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29BE2" w14:textId="77777777" w:rsidR="00D61290" w:rsidRPr="00D61290" w:rsidRDefault="00D61290" w:rsidP="00D61290">
      <w:pPr>
        <w:pStyle w:val="Title"/>
      </w:pPr>
      <w:r w:rsidRPr="00D61290">
        <w:t>QGIS Notes</w:t>
      </w:r>
    </w:p>
    <w:p w14:paraId="6BE317A6" w14:textId="77777777" w:rsidR="00D61290" w:rsidRPr="00D61290" w:rsidRDefault="00D61290" w:rsidP="00D61290"/>
    <w:sdt>
      <w:sdtPr>
        <w:rPr>
          <w:b/>
        </w:rPr>
        <w:id w:val="-1418707081"/>
        <w:docPartObj>
          <w:docPartGallery w:val="Table of Contents"/>
          <w:docPartUnique/>
        </w:docPartObj>
      </w:sdtPr>
      <w:sdtEndPr>
        <w:rPr>
          <w:bCs/>
          <w:noProof/>
        </w:rPr>
      </w:sdtEndPr>
      <w:sdtContent>
        <w:p w14:paraId="020F2063" w14:textId="77777777" w:rsidR="00D61290" w:rsidRPr="00D61290" w:rsidRDefault="00D61290" w:rsidP="00D61290">
          <w:pPr>
            <w:rPr>
              <w:b/>
            </w:rPr>
          </w:pPr>
          <w:r w:rsidRPr="00D61290">
            <w:rPr>
              <w:b/>
            </w:rPr>
            <w:t>Table of Contents</w:t>
          </w:r>
        </w:p>
        <w:p w14:paraId="195A2ACB" w14:textId="0428FD00" w:rsidR="00D61290" w:rsidRPr="00D61290" w:rsidRDefault="00D61290" w:rsidP="00D61290">
          <w:pPr>
            <w:pStyle w:val="TOC1"/>
            <w:tabs>
              <w:tab w:val="right" w:leader="dot" w:pos="9350"/>
            </w:tabs>
            <w:rPr>
              <w:rFonts w:eastAsiaTheme="minorEastAsia" w:cstheme="minorBidi"/>
              <w:b w:val="0"/>
              <w:bCs w:val="0"/>
              <w:i w:val="0"/>
              <w:iCs w:val="0"/>
              <w:noProof/>
            </w:rPr>
          </w:pPr>
          <w:r w:rsidRPr="00D61290">
            <w:rPr>
              <w:b w:val="0"/>
              <w:bCs w:val="0"/>
            </w:rPr>
            <w:fldChar w:fldCharType="begin"/>
          </w:r>
          <w:r w:rsidRPr="00D61290">
            <w:rPr>
              <w:b w:val="0"/>
            </w:rPr>
            <w:instrText xml:space="preserve"> TOC \o "1-3" \h \z \u </w:instrText>
          </w:r>
          <w:r w:rsidRPr="00D61290">
            <w:rPr>
              <w:b w:val="0"/>
              <w:bCs w:val="0"/>
            </w:rPr>
            <w:fldChar w:fldCharType="separate"/>
          </w:r>
          <w:hyperlink w:anchor="_Toc515285363" w:history="1">
            <w:r w:rsidRPr="00D61290">
              <w:rPr>
                <w:rStyle w:val="Hyperlink"/>
                <w:b w:val="0"/>
                <w:noProof/>
              </w:rPr>
              <w:t>1.0 Introdu</w:t>
            </w:r>
            <w:r w:rsidRPr="00D61290">
              <w:rPr>
                <w:rStyle w:val="Hyperlink"/>
                <w:b w:val="0"/>
                <w:noProof/>
              </w:rPr>
              <w:t>c</w:t>
            </w:r>
            <w:r w:rsidRPr="00D61290">
              <w:rPr>
                <w:rStyle w:val="Hyperlink"/>
                <w:b w:val="0"/>
                <w:noProof/>
              </w:rPr>
              <w:t>tion to QGIS</w:t>
            </w:r>
            <w:r w:rsidRPr="00D61290">
              <w:rPr>
                <w:b w:val="0"/>
                <w:noProof/>
                <w:webHidden/>
              </w:rPr>
              <w:tab/>
            </w:r>
            <w:r w:rsidRPr="00D61290">
              <w:rPr>
                <w:b w:val="0"/>
                <w:noProof/>
                <w:webHidden/>
              </w:rPr>
              <w:fldChar w:fldCharType="begin"/>
            </w:r>
            <w:r w:rsidRPr="00D61290">
              <w:rPr>
                <w:b w:val="0"/>
                <w:noProof/>
                <w:webHidden/>
              </w:rPr>
              <w:instrText xml:space="preserve"> PAGEREF _Toc515285363 \h </w:instrText>
            </w:r>
            <w:r w:rsidRPr="00D61290">
              <w:rPr>
                <w:b w:val="0"/>
                <w:noProof/>
                <w:webHidden/>
              </w:rPr>
            </w:r>
            <w:r w:rsidRPr="00D61290">
              <w:rPr>
                <w:b w:val="0"/>
                <w:noProof/>
                <w:webHidden/>
              </w:rPr>
              <w:fldChar w:fldCharType="separate"/>
            </w:r>
            <w:r>
              <w:rPr>
                <w:b w:val="0"/>
                <w:noProof/>
                <w:webHidden/>
              </w:rPr>
              <w:t>1</w:t>
            </w:r>
            <w:r w:rsidRPr="00D61290">
              <w:rPr>
                <w:b w:val="0"/>
                <w:noProof/>
                <w:webHidden/>
              </w:rPr>
              <w:fldChar w:fldCharType="end"/>
            </w:r>
          </w:hyperlink>
        </w:p>
        <w:p w14:paraId="33286366" w14:textId="1C5F7952" w:rsidR="00D61290" w:rsidRPr="00D61290" w:rsidRDefault="00D61290" w:rsidP="00D61290">
          <w:pPr>
            <w:pStyle w:val="TOC2"/>
            <w:tabs>
              <w:tab w:val="right" w:leader="dot" w:pos="9350"/>
            </w:tabs>
            <w:rPr>
              <w:rFonts w:eastAsiaTheme="minorEastAsia" w:cstheme="minorBidi"/>
              <w:b w:val="0"/>
              <w:bCs w:val="0"/>
              <w:noProof/>
              <w:sz w:val="24"/>
              <w:szCs w:val="24"/>
            </w:rPr>
          </w:pPr>
          <w:hyperlink w:anchor="_Toc515285364" w:history="1">
            <w:r w:rsidRPr="00D61290">
              <w:rPr>
                <w:rStyle w:val="Hyperlink"/>
                <w:b w:val="0"/>
                <w:noProof/>
                <w:sz w:val="24"/>
                <w:szCs w:val="24"/>
              </w:rPr>
              <w:t>1.1 Bas</w:t>
            </w:r>
            <w:r w:rsidRPr="00D61290">
              <w:rPr>
                <w:rStyle w:val="Hyperlink"/>
                <w:b w:val="0"/>
                <w:noProof/>
                <w:sz w:val="24"/>
                <w:szCs w:val="24"/>
              </w:rPr>
              <w:t>i</w:t>
            </w:r>
            <w:r w:rsidRPr="00D61290">
              <w:rPr>
                <w:rStyle w:val="Hyperlink"/>
                <w:b w:val="0"/>
                <w:noProof/>
                <w:sz w:val="24"/>
                <w:szCs w:val="24"/>
              </w:rPr>
              <w:t>cs</w:t>
            </w:r>
            <w:r w:rsidRPr="00D61290">
              <w:rPr>
                <w:b w:val="0"/>
                <w:noProof/>
                <w:webHidden/>
                <w:sz w:val="24"/>
                <w:szCs w:val="24"/>
              </w:rPr>
              <w:tab/>
            </w:r>
            <w:r w:rsidRPr="00D61290">
              <w:rPr>
                <w:b w:val="0"/>
                <w:noProof/>
                <w:webHidden/>
                <w:sz w:val="24"/>
                <w:szCs w:val="24"/>
              </w:rPr>
              <w:fldChar w:fldCharType="begin"/>
            </w:r>
            <w:r w:rsidRPr="00D61290">
              <w:rPr>
                <w:b w:val="0"/>
                <w:noProof/>
                <w:webHidden/>
                <w:sz w:val="24"/>
                <w:szCs w:val="24"/>
              </w:rPr>
              <w:instrText xml:space="preserve"> PAGEREF _Toc515285364 \h </w:instrText>
            </w:r>
            <w:r w:rsidRPr="00D61290">
              <w:rPr>
                <w:b w:val="0"/>
                <w:noProof/>
                <w:webHidden/>
                <w:sz w:val="24"/>
                <w:szCs w:val="24"/>
              </w:rPr>
            </w:r>
            <w:r w:rsidRPr="00D61290">
              <w:rPr>
                <w:b w:val="0"/>
                <w:noProof/>
                <w:webHidden/>
                <w:sz w:val="24"/>
                <w:szCs w:val="24"/>
              </w:rPr>
              <w:fldChar w:fldCharType="separate"/>
            </w:r>
            <w:r>
              <w:rPr>
                <w:b w:val="0"/>
                <w:noProof/>
                <w:webHidden/>
                <w:sz w:val="24"/>
                <w:szCs w:val="24"/>
              </w:rPr>
              <w:t>1</w:t>
            </w:r>
            <w:r w:rsidRPr="00D61290">
              <w:rPr>
                <w:b w:val="0"/>
                <w:noProof/>
                <w:webHidden/>
                <w:sz w:val="24"/>
                <w:szCs w:val="24"/>
              </w:rPr>
              <w:fldChar w:fldCharType="end"/>
            </w:r>
          </w:hyperlink>
        </w:p>
        <w:p w14:paraId="2F7A0CA2" w14:textId="35AA4DDB" w:rsidR="00D61290" w:rsidRPr="00D61290" w:rsidRDefault="00D61290" w:rsidP="00D61290">
          <w:pPr>
            <w:pStyle w:val="TOC2"/>
            <w:tabs>
              <w:tab w:val="right" w:leader="dot" w:pos="9350"/>
            </w:tabs>
            <w:rPr>
              <w:rFonts w:eastAsiaTheme="minorEastAsia" w:cstheme="minorBidi"/>
              <w:b w:val="0"/>
              <w:bCs w:val="0"/>
              <w:noProof/>
              <w:sz w:val="24"/>
              <w:szCs w:val="24"/>
            </w:rPr>
          </w:pPr>
          <w:hyperlink w:anchor="_Toc515285365" w:history="1">
            <w:r w:rsidRPr="00D61290">
              <w:rPr>
                <w:rStyle w:val="Hyperlink"/>
                <w:b w:val="0"/>
                <w:noProof/>
                <w:sz w:val="24"/>
                <w:szCs w:val="24"/>
              </w:rPr>
              <w:t>1.2 Version</w:t>
            </w:r>
            <w:r w:rsidRPr="00D61290">
              <w:rPr>
                <w:b w:val="0"/>
                <w:noProof/>
                <w:webHidden/>
                <w:sz w:val="24"/>
                <w:szCs w:val="24"/>
              </w:rPr>
              <w:tab/>
            </w:r>
            <w:r w:rsidRPr="00D61290">
              <w:rPr>
                <w:b w:val="0"/>
                <w:noProof/>
                <w:webHidden/>
                <w:sz w:val="24"/>
                <w:szCs w:val="24"/>
              </w:rPr>
              <w:fldChar w:fldCharType="begin"/>
            </w:r>
            <w:r w:rsidRPr="00D61290">
              <w:rPr>
                <w:b w:val="0"/>
                <w:noProof/>
                <w:webHidden/>
                <w:sz w:val="24"/>
                <w:szCs w:val="24"/>
              </w:rPr>
              <w:instrText xml:space="preserve"> PAGEREF _Toc515285365 \h </w:instrText>
            </w:r>
            <w:r w:rsidRPr="00D61290">
              <w:rPr>
                <w:b w:val="0"/>
                <w:noProof/>
                <w:webHidden/>
                <w:sz w:val="24"/>
                <w:szCs w:val="24"/>
              </w:rPr>
            </w:r>
            <w:r w:rsidRPr="00D61290">
              <w:rPr>
                <w:b w:val="0"/>
                <w:noProof/>
                <w:webHidden/>
                <w:sz w:val="24"/>
                <w:szCs w:val="24"/>
              </w:rPr>
              <w:fldChar w:fldCharType="separate"/>
            </w:r>
            <w:r>
              <w:rPr>
                <w:b w:val="0"/>
                <w:noProof/>
                <w:webHidden/>
                <w:sz w:val="24"/>
                <w:szCs w:val="24"/>
              </w:rPr>
              <w:t>1</w:t>
            </w:r>
            <w:r w:rsidRPr="00D61290">
              <w:rPr>
                <w:b w:val="0"/>
                <w:noProof/>
                <w:webHidden/>
                <w:sz w:val="24"/>
                <w:szCs w:val="24"/>
              </w:rPr>
              <w:fldChar w:fldCharType="end"/>
            </w:r>
          </w:hyperlink>
        </w:p>
        <w:p w14:paraId="78436EC0" w14:textId="108E06C9" w:rsidR="00D61290" w:rsidRPr="00D61290" w:rsidRDefault="00D61290" w:rsidP="00D61290">
          <w:pPr>
            <w:pStyle w:val="TOC2"/>
            <w:tabs>
              <w:tab w:val="right" w:leader="dot" w:pos="9350"/>
            </w:tabs>
            <w:rPr>
              <w:rFonts w:eastAsiaTheme="minorEastAsia" w:cstheme="minorBidi"/>
              <w:b w:val="0"/>
              <w:bCs w:val="0"/>
              <w:noProof/>
              <w:sz w:val="24"/>
              <w:szCs w:val="24"/>
            </w:rPr>
          </w:pPr>
          <w:hyperlink w:anchor="_Toc515285366" w:history="1">
            <w:r w:rsidRPr="00D61290">
              <w:rPr>
                <w:rStyle w:val="Hyperlink"/>
                <w:b w:val="0"/>
                <w:noProof/>
                <w:sz w:val="24"/>
                <w:szCs w:val="24"/>
              </w:rPr>
              <w:t>1.3 Learning</w:t>
            </w:r>
            <w:r w:rsidRPr="00D61290">
              <w:rPr>
                <w:b w:val="0"/>
                <w:noProof/>
                <w:webHidden/>
                <w:sz w:val="24"/>
                <w:szCs w:val="24"/>
              </w:rPr>
              <w:tab/>
            </w:r>
            <w:r w:rsidRPr="00D61290">
              <w:rPr>
                <w:b w:val="0"/>
                <w:noProof/>
                <w:webHidden/>
                <w:sz w:val="24"/>
                <w:szCs w:val="24"/>
              </w:rPr>
              <w:fldChar w:fldCharType="begin"/>
            </w:r>
            <w:r w:rsidRPr="00D61290">
              <w:rPr>
                <w:b w:val="0"/>
                <w:noProof/>
                <w:webHidden/>
                <w:sz w:val="24"/>
                <w:szCs w:val="24"/>
              </w:rPr>
              <w:instrText xml:space="preserve"> PAGEREF _Toc515285366 \h </w:instrText>
            </w:r>
            <w:r w:rsidRPr="00D61290">
              <w:rPr>
                <w:b w:val="0"/>
                <w:noProof/>
                <w:webHidden/>
                <w:sz w:val="24"/>
                <w:szCs w:val="24"/>
              </w:rPr>
            </w:r>
            <w:r w:rsidRPr="00D61290">
              <w:rPr>
                <w:b w:val="0"/>
                <w:noProof/>
                <w:webHidden/>
                <w:sz w:val="24"/>
                <w:szCs w:val="24"/>
              </w:rPr>
              <w:fldChar w:fldCharType="separate"/>
            </w:r>
            <w:r>
              <w:rPr>
                <w:b w:val="0"/>
                <w:noProof/>
                <w:webHidden/>
                <w:sz w:val="24"/>
                <w:szCs w:val="24"/>
              </w:rPr>
              <w:t>4</w:t>
            </w:r>
            <w:r w:rsidRPr="00D61290">
              <w:rPr>
                <w:b w:val="0"/>
                <w:noProof/>
                <w:webHidden/>
                <w:sz w:val="24"/>
                <w:szCs w:val="24"/>
              </w:rPr>
              <w:fldChar w:fldCharType="end"/>
            </w:r>
          </w:hyperlink>
        </w:p>
        <w:p w14:paraId="4DFCBC07" w14:textId="289CDBE1" w:rsidR="00D61290" w:rsidRPr="00D61290" w:rsidRDefault="00D61290" w:rsidP="00D61290">
          <w:pPr>
            <w:pStyle w:val="TOC1"/>
            <w:tabs>
              <w:tab w:val="right" w:leader="dot" w:pos="9350"/>
            </w:tabs>
            <w:rPr>
              <w:rFonts w:eastAsiaTheme="minorEastAsia" w:cstheme="minorBidi"/>
              <w:b w:val="0"/>
              <w:bCs w:val="0"/>
              <w:i w:val="0"/>
              <w:iCs w:val="0"/>
              <w:noProof/>
            </w:rPr>
          </w:pPr>
          <w:hyperlink w:anchor="_Toc515285367" w:history="1">
            <w:r w:rsidRPr="00D61290">
              <w:rPr>
                <w:rStyle w:val="Hyperlink"/>
                <w:b w:val="0"/>
                <w:noProof/>
              </w:rPr>
              <w:t>2.0 Examples</w:t>
            </w:r>
            <w:r w:rsidRPr="00D61290">
              <w:rPr>
                <w:b w:val="0"/>
                <w:noProof/>
                <w:webHidden/>
              </w:rPr>
              <w:tab/>
            </w:r>
            <w:r w:rsidRPr="00D61290">
              <w:rPr>
                <w:b w:val="0"/>
                <w:noProof/>
                <w:webHidden/>
              </w:rPr>
              <w:fldChar w:fldCharType="begin"/>
            </w:r>
            <w:r w:rsidRPr="00D61290">
              <w:rPr>
                <w:b w:val="0"/>
                <w:noProof/>
                <w:webHidden/>
              </w:rPr>
              <w:instrText xml:space="preserve"> PAGEREF _Toc515285367 \h </w:instrText>
            </w:r>
            <w:r w:rsidRPr="00D61290">
              <w:rPr>
                <w:b w:val="0"/>
                <w:noProof/>
                <w:webHidden/>
              </w:rPr>
            </w:r>
            <w:r w:rsidRPr="00D61290">
              <w:rPr>
                <w:b w:val="0"/>
                <w:noProof/>
                <w:webHidden/>
              </w:rPr>
              <w:fldChar w:fldCharType="separate"/>
            </w:r>
            <w:r>
              <w:rPr>
                <w:b w:val="0"/>
                <w:noProof/>
                <w:webHidden/>
              </w:rPr>
              <w:t>5</w:t>
            </w:r>
            <w:r w:rsidRPr="00D61290">
              <w:rPr>
                <w:b w:val="0"/>
                <w:noProof/>
                <w:webHidden/>
              </w:rPr>
              <w:fldChar w:fldCharType="end"/>
            </w:r>
          </w:hyperlink>
        </w:p>
        <w:p w14:paraId="73C6312E" w14:textId="78BB72D5" w:rsidR="00D61290" w:rsidRPr="00D61290" w:rsidRDefault="00D61290" w:rsidP="00D61290">
          <w:pPr>
            <w:pStyle w:val="TOC2"/>
            <w:tabs>
              <w:tab w:val="right" w:leader="dot" w:pos="9350"/>
            </w:tabs>
            <w:rPr>
              <w:rFonts w:eastAsiaTheme="minorEastAsia" w:cstheme="minorBidi"/>
              <w:b w:val="0"/>
              <w:bCs w:val="0"/>
              <w:noProof/>
              <w:sz w:val="24"/>
              <w:szCs w:val="24"/>
            </w:rPr>
          </w:pPr>
          <w:hyperlink w:anchor="_Toc515285368" w:history="1">
            <w:r w:rsidRPr="00D61290">
              <w:rPr>
                <w:rStyle w:val="Hyperlink"/>
                <w:b w:val="0"/>
                <w:noProof/>
                <w:sz w:val="24"/>
                <w:szCs w:val="24"/>
              </w:rPr>
              <w:t>2.1 Timeline elements</w:t>
            </w:r>
            <w:r w:rsidRPr="00D61290">
              <w:rPr>
                <w:b w:val="0"/>
                <w:noProof/>
                <w:webHidden/>
                <w:sz w:val="24"/>
                <w:szCs w:val="24"/>
              </w:rPr>
              <w:tab/>
            </w:r>
            <w:r w:rsidRPr="00D61290">
              <w:rPr>
                <w:b w:val="0"/>
                <w:noProof/>
                <w:webHidden/>
                <w:sz w:val="24"/>
                <w:szCs w:val="24"/>
              </w:rPr>
              <w:fldChar w:fldCharType="begin"/>
            </w:r>
            <w:r w:rsidRPr="00D61290">
              <w:rPr>
                <w:b w:val="0"/>
                <w:noProof/>
                <w:webHidden/>
                <w:sz w:val="24"/>
                <w:szCs w:val="24"/>
              </w:rPr>
              <w:instrText xml:space="preserve"> PAGEREF _Toc515285368 \h </w:instrText>
            </w:r>
            <w:r w:rsidRPr="00D61290">
              <w:rPr>
                <w:b w:val="0"/>
                <w:noProof/>
                <w:webHidden/>
                <w:sz w:val="24"/>
                <w:szCs w:val="24"/>
              </w:rPr>
            </w:r>
            <w:r w:rsidRPr="00D61290">
              <w:rPr>
                <w:b w:val="0"/>
                <w:noProof/>
                <w:webHidden/>
                <w:sz w:val="24"/>
                <w:szCs w:val="24"/>
              </w:rPr>
              <w:fldChar w:fldCharType="separate"/>
            </w:r>
            <w:r>
              <w:rPr>
                <w:b w:val="0"/>
                <w:noProof/>
                <w:webHidden/>
                <w:sz w:val="24"/>
                <w:szCs w:val="24"/>
              </w:rPr>
              <w:t>5</w:t>
            </w:r>
            <w:r w:rsidRPr="00D61290">
              <w:rPr>
                <w:b w:val="0"/>
                <w:noProof/>
                <w:webHidden/>
                <w:sz w:val="24"/>
                <w:szCs w:val="24"/>
              </w:rPr>
              <w:fldChar w:fldCharType="end"/>
            </w:r>
          </w:hyperlink>
        </w:p>
        <w:p w14:paraId="1559AD58" w14:textId="62428026" w:rsidR="00D61290" w:rsidRPr="00D61290" w:rsidRDefault="00D61290" w:rsidP="00D61290">
          <w:pPr>
            <w:pStyle w:val="TOC1"/>
            <w:tabs>
              <w:tab w:val="right" w:leader="dot" w:pos="9350"/>
            </w:tabs>
            <w:rPr>
              <w:rFonts w:eastAsiaTheme="minorEastAsia" w:cstheme="minorBidi"/>
              <w:b w:val="0"/>
              <w:bCs w:val="0"/>
              <w:i w:val="0"/>
              <w:iCs w:val="0"/>
              <w:noProof/>
            </w:rPr>
          </w:pPr>
          <w:hyperlink w:anchor="_Toc515285369" w:history="1">
            <w:r w:rsidRPr="00D61290">
              <w:rPr>
                <w:rStyle w:val="Hyperlink"/>
                <w:b w:val="0"/>
                <w:noProof/>
              </w:rPr>
              <w:t>3.0 Da</w:t>
            </w:r>
            <w:r w:rsidRPr="00D61290">
              <w:rPr>
                <w:rStyle w:val="Hyperlink"/>
                <w:b w:val="0"/>
                <w:noProof/>
              </w:rPr>
              <w:t>t</w:t>
            </w:r>
            <w:r w:rsidRPr="00D61290">
              <w:rPr>
                <w:rStyle w:val="Hyperlink"/>
                <w:b w:val="0"/>
                <w:noProof/>
              </w:rPr>
              <w:t>a Sources</w:t>
            </w:r>
            <w:r w:rsidRPr="00D61290">
              <w:rPr>
                <w:b w:val="0"/>
                <w:noProof/>
                <w:webHidden/>
              </w:rPr>
              <w:tab/>
            </w:r>
            <w:r w:rsidRPr="00D61290">
              <w:rPr>
                <w:b w:val="0"/>
                <w:noProof/>
                <w:webHidden/>
              </w:rPr>
              <w:fldChar w:fldCharType="begin"/>
            </w:r>
            <w:r w:rsidRPr="00D61290">
              <w:rPr>
                <w:b w:val="0"/>
                <w:noProof/>
                <w:webHidden/>
              </w:rPr>
              <w:instrText xml:space="preserve"> PAGEREF _Toc515285369 \h </w:instrText>
            </w:r>
            <w:r w:rsidRPr="00D61290">
              <w:rPr>
                <w:b w:val="0"/>
                <w:noProof/>
                <w:webHidden/>
              </w:rPr>
            </w:r>
            <w:r w:rsidRPr="00D61290">
              <w:rPr>
                <w:b w:val="0"/>
                <w:noProof/>
                <w:webHidden/>
              </w:rPr>
              <w:fldChar w:fldCharType="separate"/>
            </w:r>
            <w:r>
              <w:rPr>
                <w:b w:val="0"/>
                <w:noProof/>
                <w:webHidden/>
              </w:rPr>
              <w:t>5</w:t>
            </w:r>
            <w:r w:rsidRPr="00D61290">
              <w:rPr>
                <w:b w:val="0"/>
                <w:noProof/>
                <w:webHidden/>
              </w:rPr>
              <w:fldChar w:fldCharType="end"/>
            </w:r>
          </w:hyperlink>
        </w:p>
        <w:p w14:paraId="2C5BD7B8" w14:textId="739603F1" w:rsidR="00D61290" w:rsidRPr="00D61290" w:rsidRDefault="00D61290" w:rsidP="00D61290">
          <w:pPr>
            <w:pStyle w:val="TOC1"/>
            <w:tabs>
              <w:tab w:val="right" w:leader="dot" w:pos="9350"/>
            </w:tabs>
            <w:rPr>
              <w:rFonts w:eastAsiaTheme="minorEastAsia" w:cstheme="minorBidi"/>
              <w:b w:val="0"/>
              <w:bCs w:val="0"/>
              <w:i w:val="0"/>
              <w:iCs w:val="0"/>
              <w:noProof/>
            </w:rPr>
          </w:pPr>
          <w:hyperlink w:anchor="_Toc515285370" w:history="1">
            <w:r w:rsidRPr="00D61290">
              <w:rPr>
                <w:rStyle w:val="Hyperlink"/>
                <w:b w:val="0"/>
                <w:noProof/>
              </w:rPr>
              <w:t>4.0 Sustainability and GIS</w:t>
            </w:r>
            <w:r w:rsidRPr="00D61290">
              <w:rPr>
                <w:b w:val="0"/>
                <w:noProof/>
                <w:webHidden/>
              </w:rPr>
              <w:tab/>
            </w:r>
            <w:r w:rsidRPr="00D61290">
              <w:rPr>
                <w:b w:val="0"/>
                <w:noProof/>
                <w:webHidden/>
              </w:rPr>
              <w:fldChar w:fldCharType="begin"/>
            </w:r>
            <w:r w:rsidRPr="00D61290">
              <w:rPr>
                <w:b w:val="0"/>
                <w:noProof/>
                <w:webHidden/>
              </w:rPr>
              <w:instrText xml:space="preserve"> PAGEREF _Toc515285370 \h </w:instrText>
            </w:r>
            <w:r w:rsidRPr="00D61290">
              <w:rPr>
                <w:b w:val="0"/>
                <w:noProof/>
                <w:webHidden/>
              </w:rPr>
            </w:r>
            <w:r w:rsidRPr="00D61290">
              <w:rPr>
                <w:b w:val="0"/>
                <w:noProof/>
                <w:webHidden/>
              </w:rPr>
              <w:fldChar w:fldCharType="separate"/>
            </w:r>
            <w:r>
              <w:rPr>
                <w:b w:val="0"/>
                <w:noProof/>
                <w:webHidden/>
              </w:rPr>
              <w:t>5</w:t>
            </w:r>
            <w:r w:rsidRPr="00D61290">
              <w:rPr>
                <w:b w:val="0"/>
                <w:noProof/>
                <w:webHidden/>
              </w:rPr>
              <w:fldChar w:fldCharType="end"/>
            </w:r>
          </w:hyperlink>
        </w:p>
        <w:p w14:paraId="39A903A2" w14:textId="7B33BEBB" w:rsidR="00D61290" w:rsidRPr="00D61290" w:rsidRDefault="00D61290" w:rsidP="00D61290">
          <w:r w:rsidRPr="00D61290">
            <w:rPr>
              <w:bCs/>
              <w:noProof/>
            </w:rPr>
            <w:fldChar w:fldCharType="end"/>
          </w:r>
        </w:p>
      </w:sdtContent>
    </w:sdt>
    <w:p w14:paraId="23FD4016" w14:textId="77777777" w:rsidR="00D61290" w:rsidRPr="00D61290" w:rsidRDefault="00D61290" w:rsidP="00D61290">
      <w:pPr>
        <w:pStyle w:val="Heading1"/>
        <w:rPr>
          <w:b/>
          <w:sz w:val="24"/>
          <w:szCs w:val="24"/>
        </w:rPr>
      </w:pPr>
      <w:bookmarkStart w:id="0" w:name="_Toc515285363"/>
      <w:r w:rsidRPr="00D61290">
        <w:rPr>
          <w:b/>
          <w:sz w:val="24"/>
          <w:szCs w:val="24"/>
        </w:rPr>
        <w:t>1.0 Introduction to QGIS</w:t>
      </w:r>
      <w:bookmarkEnd w:id="0"/>
    </w:p>
    <w:p w14:paraId="45905B7E" w14:textId="77777777" w:rsidR="00D61290" w:rsidRPr="00D61290" w:rsidRDefault="00D61290" w:rsidP="00D61290">
      <w:pPr>
        <w:ind w:firstLine="720"/>
        <w:outlineLvl w:val="0"/>
      </w:pPr>
      <w:r w:rsidRPr="00D61290">
        <w:t>The purpose of geographic information systems is to show physical area, with both natural and man-made features</w:t>
      </w:r>
      <w:r w:rsidRPr="00D61290">
        <w:fldChar w:fldCharType="begin"/>
      </w:r>
      <w:r w:rsidRPr="00D61290">
        <w:instrText xml:space="preserve"> ADDIN ZOTERO_ITEM CSL_CITATION {"citationID":"OJhpEtz8","properties":{"formattedCitation":"\\super 4\\nosupersub{}","plainCitation":"4","noteIndex":0},"citationItems":[{"id":578,"uris":["http://zotero.org/users/4449767/items/DMRZP5DS"],"uri":["http://zotero.org/users/4449767/items/DMRZP5DS"],"itemData":{"id":578,"type":"webpage","title":"Subway Ridership","container-title":"CARTO","abstract":"Map created by  in CARTO","URL":"https://richard-datapolitan.carto.com/viz/c0d4f39e-962e-11e4-9b3b-0e9d821ea90d/embed_map","language":"en","author":[{"family":"richard-datapolitan","given":""}],"accessed":{"date-parts":[["2018",5,28]]}}}],"schema":"https://github.com/citation-style-language/schema/raw/master/csl-citation.json"} </w:instrText>
      </w:r>
      <w:r w:rsidRPr="00D61290">
        <w:fldChar w:fldCharType="separate"/>
      </w:r>
      <w:r w:rsidRPr="00D61290">
        <w:rPr>
          <w:rFonts w:ascii="Calibri" w:cs="Calibri"/>
          <w:vertAlign w:val="superscript"/>
        </w:rPr>
        <w:t>4</w:t>
      </w:r>
      <w:r w:rsidRPr="00D61290">
        <w:fldChar w:fldCharType="end"/>
      </w:r>
      <w:r w:rsidRPr="00D61290">
        <w:t>. A deeper understanding between land and environment/populations are gained from simple stylized interpretations. There are many different types of geographic information systems: Arc GIS, GRASS GIS (geographic resources analysis support system), ArcMap, GeoJSON, HGIS (historical GIS), and TimeMap</w:t>
      </w:r>
      <w:r w:rsidRPr="00D61290">
        <w:fldChar w:fldCharType="begin"/>
      </w:r>
      <w:r w:rsidRPr="00D61290">
        <w:instrText xml:space="preserve"> ADDIN ZOTERO_ITEM CSL_CITATION {"citationID":"nsay21lE","properties":{"formattedCitation":"\\super 5\\nosupersub{}","plainCitation":"5","noteIndex":0},"citationItems":[{"id":583,"uris":["http://zotero.org/users/4449767/items/6PU6WIZ4"],"uri":["http://zotero.org/users/4449767/items/6PU6WIZ4"],"itemData":{"id":583,"type":"webpage","title":"ECAI - Electronic Cultural Atlas Initiative","URL":"http://ecai.org/tech/timemap07.html","accessed":{"date-parts":[["2018",5,28]]}}}],"schema":"https://github.com/citation-style-language/schema/raw/master/csl-citation.json"} </w:instrText>
      </w:r>
      <w:r w:rsidRPr="00D61290">
        <w:fldChar w:fldCharType="separate"/>
      </w:r>
      <w:r w:rsidRPr="00D61290">
        <w:rPr>
          <w:rFonts w:ascii="Calibri" w:cs="Calibri"/>
          <w:vertAlign w:val="superscript"/>
        </w:rPr>
        <w:t>5</w:t>
      </w:r>
      <w:r w:rsidRPr="00D61290">
        <w:fldChar w:fldCharType="end"/>
      </w:r>
      <w:r w:rsidRPr="00D61290">
        <w:t xml:space="preserve">. QGIS (Quantum QGIS) is the software used in this research project; it has two interfaces, QGIS Browser and QGIS Server, with the same code rendering, but different front-end interfaces. </w:t>
      </w:r>
    </w:p>
    <w:p w14:paraId="4E12BFE6" w14:textId="77777777" w:rsidR="00D61290" w:rsidRPr="00D61290" w:rsidRDefault="00D61290" w:rsidP="00D61290">
      <w:r w:rsidRPr="00D61290">
        <w:tab/>
        <w:t xml:space="preserve">When creating your map, it’s important to focus on specific themes, while different features can create a spatial reference. </w:t>
      </w:r>
    </w:p>
    <w:p w14:paraId="4058AD33" w14:textId="77777777" w:rsidR="00D61290" w:rsidRPr="00D61290" w:rsidRDefault="00D61290" w:rsidP="00D61290"/>
    <w:p w14:paraId="24F964C8" w14:textId="77777777" w:rsidR="00D61290" w:rsidRPr="00D61290" w:rsidRDefault="00D61290" w:rsidP="00D61290">
      <w:pPr>
        <w:pStyle w:val="Heading2"/>
        <w:numPr>
          <w:ilvl w:val="1"/>
          <w:numId w:val="17"/>
        </w:numPr>
        <w:rPr>
          <w:b/>
          <w:sz w:val="24"/>
          <w:szCs w:val="24"/>
        </w:rPr>
      </w:pPr>
      <w:bookmarkStart w:id="1" w:name="_Toc515285364"/>
      <w:r w:rsidRPr="00D61290">
        <w:rPr>
          <w:b/>
          <w:sz w:val="24"/>
          <w:szCs w:val="24"/>
        </w:rPr>
        <w:t>Basics</w:t>
      </w:r>
      <w:bookmarkEnd w:id="1"/>
    </w:p>
    <w:p w14:paraId="0E9C0BAD" w14:textId="77777777" w:rsidR="00D61290" w:rsidRPr="00D61290" w:rsidRDefault="00D61290" w:rsidP="00D61290">
      <w:r w:rsidRPr="00D61290">
        <w:t>There are points, lines, and polygons. Points are the position on the plane of a feature, lines are connected points, and polygons are connected lines to form at loop.</w:t>
      </w:r>
    </w:p>
    <w:p w14:paraId="1378961C" w14:textId="77777777" w:rsidR="00D61290" w:rsidRPr="00D61290" w:rsidRDefault="00D61290" w:rsidP="00D61290"/>
    <w:p w14:paraId="142374BC" w14:textId="77777777" w:rsidR="00D61290" w:rsidRPr="00D61290" w:rsidRDefault="00D61290" w:rsidP="00D61290">
      <w:pPr>
        <w:pStyle w:val="Heading2"/>
        <w:numPr>
          <w:ilvl w:val="1"/>
          <w:numId w:val="17"/>
        </w:numPr>
        <w:rPr>
          <w:b/>
          <w:sz w:val="24"/>
          <w:szCs w:val="24"/>
        </w:rPr>
      </w:pPr>
      <w:bookmarkStart w:id="2" w:name="_Toc515285365"/>
      <w:r w:rsidRPr="00D61290">
        <w:rPr>
          <w:b/>
          <w:sz w:val="24"/>
          <w:szCs w:val="24"/>
        </w:rPr>
        <w:t>Version</w:t>
      </w:r>
      <w:bookmarkEnd w:id="2"/>
    </w:p>
    <w:p w14:paraId="2F420B7E" w14:textId="77777777" w:rsidR="00D61290" w:rsidRPr="00D61290" w:rsidRDefault="00D61290" w:rsidP="00D61290">
      <w:r w:rsidRPr="00D61290">
        <w:t xml:space="preserve">All updates can be found </w:t>
      </w:r>
      <w:hyperlink r:id="rId6" w:history="1">
        <w:r w:rsidRPr="00D61290">
          <w:rPr>
            <w:rStyle w:val="Hyperlink"/>
          </w:rPr>
          <w:t>here</w:t>
        </w:r>
      </w:hyperlink>
      <w:r w:rsidRPr="00D61290">
        <w:rPr>
          <w:rStyle w:val="Hyperlink"/>
          <w:color w:val="000000" w:themeColor="text1"/>
        </w:rPr>
        <w:t xml:space="preserve"> </w:t>
      </w:r>
      <w:r w:rsidRPr="00D61290">
        <w:rPr>
          <w:rStyle w:val="Hyperlink"/>
          <w:color w:val="000000" w:themeColor="text1"/>
        </w:rPr>
        <w:fldChar w:fldCharType="begin"/>
      </w:r>
      <w:r w:rsidRPr="00D61290">
        <w:rPr>
          <w:rStyle w:val="Hyperlink"/>
          <w:color w:val="000000" w:themeColor="text1"/>
        </w:rPr>
        <w:instrText xml:space="preserve"> ADDIN ZOTERO_ITEM CSL_CITATION {"citationID":"SJooHWFz","properties":{"formattedCitation":"\\super 6\\nosupersub{}","plainCitation":"6","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Pr="00D61290">
        <w:rPr>
          <w:rStyle w:val="Hyperlink"/>
          <w:color w:val="000000" w:themeColor="text1"/>
        </w:rPr>
        <w:fldChar w:fldCharType="separate"/>
      </w:r>
      <w:r w:rsidRPr="00D61290">
        <w:rPr>
          <w:rFonts w:ascii="Calibri" w:cs="Calibri"/>
          <w:color w:val="000000"/>
          <w:vertAlign w:val="superscript"/>
        </w:rPr>
        <w:t>6</w:t>
      </w:r>
      <w:r w:rsidRPr="00D61290">
        <w:rPr>
          <w:rStyle w:val="Hyperlink"/>
          <w:color w:val="000000" w:themeColor="text1"/>
        </w:rPr>
        <w:fldChar w:fldCharType="end"/>
      </w:r>
    </w:p>
    <w:p w14:paraId="13BFA749" w14:textId="77777777" w:rsidR="00D61290" w:rsidRPr="00D61290" w:rsidRDefault="00D61290" w:rsidP="00D61290"/>
    <w:p w14:paraId="3A814C13" w14:textId="397A7CDE" w:rsidR="00D61290" w:rsidRPr="00D61290" w:rsidRDefault="00D61290" w:rsidP="00D61290">
      <w:pPr>
        <w:outlineLvl w:val="0"/>
        <w:rPr>
          <w:u w:val="single"/>
        </w:rPr>
      </w:pPr>
      <w:r w:rsidRPr="00D61290">
        <w:rPr>
          <w:u w:val="single"/>
        </w:rPr>
        <w:t xml:space="preserve">Version 3.0 </w:t>
      </w:r>
      <w:r w:rsidRPr="00D61290">
        <w:rPr>
          <w:u w:val="single"/>
        </w:rPr>
        <w:fldChar w:fldCharType="begin"/>
      </w:r>
      <w:r w:rsidRPr="00D61290">
        <w:rPr>
          <w:u w:val="single"/>
        </w:rPr>
        <w:instrText xml:space="preserve"> ADDIN ZOTERO_ITEM CSL_CITATION {"citationID":"cK6VyWGI","properties":{"formattedCitation":"\\super 7\\nosupersub{}","plainCitation":"7","noteIndex":0},"citationItems":[{"id":543,"uris":["http://zotero.org/users/4449767/items/4RWGLIXS"],"uri":["http://zotero.org/users/4449767/items/4RWGLIXS"],"itemData":{"id":543,"type":"post-weblog","title":"Help us to plan for QGIS 3.0","container-title":"QGIS.org blog","abstract":"Many of you out there may be wondering ‘when are we going to release QGIS 3.0?’. Last year (2015) we started investigating when and how we would release QGIS 3.0. We promised (see Anita…","URL":"http://blog.qgis.org/2016/01/17/help-us-to-plan-for-qgis-3-0/","language":"en","author":[{"family":"Sutton","given":"Tim"}],"issued":{"date-parts":[["2016",1,17]]},"accessed":{"date-parts":[["2018",5,28]]}}}],"schema":"https://github.com/citation-style-language/schema/raw/master/csl-citation.json"} </w:instrText>
      </w:r>
      <w:r w:rsidRPr="00D61290">
        <w:rPr>
          <w:u w:val="single"/>
        </w:rPr>
        <w:fldChar w:fldCharType="separate"/>
      </w:r>
      <w:r w:rsidRPr="00D61290">
        <w:rPr>
          <w:rFonts w:ascii="Calibri" w:cs="Calibri"/>
          <w:vertAlign w:val="superscript"/>
        </w:rPr>
        <w:t>7</w:t>
      </w:r>
      <w:r w:rsidRPr="00D61290">
        <w:rPr>
          <w:u w:val="single"/>
        </w:rPr>
        <w:fldChar w:fldCharType="end"/>
      </w:r>
      <w:r>
        <w:rPr>
          <w:vertAlign w:val="superscript"/>
        </w:rPr>
        <w:t>,</w:t>
      </w:r>
      <w:r w:rsidRPr="00D61290">
        <w:rPr>
          <w:u w:val="single"/>
        </w:rPr>
        <w:fldChar w:fldCharType="begin"/>
      </w:r>
      <w:r w:rsidRPr="00D61290">
        <w:rPr>
          <w:u w:val="single"/>
        </w:rPr>
        <w:instrText xml:space="preserve"> ADDIN ZOTERO_ITEM CSL_CITATION {"citationID":"3uMIPszN","properties":{"formattedCitation":"\\super 8\\nosupersub{}","plainCitation":"8","noteIndex":0},"citationItems":[{"id":545,"uris":["http://zotero.org/users/4449767/items/S4TPKLMJ"],"uri":["http://zotero.org/users/4449767/items/S4TPKLMJ"],"itemData":{"id":545,"type":"book","title":"proj.4: PROJ.4 - Cartographic Projections Library","genre":"C","source":"GitHub","URL":"https://github.com/kbevers/proj.4","note":"original-date: 2016-05-21T08:47:35Z","shortTitle":"proj.4","author":[{"family":"Evers","given":"Kristian"}],"issued":{"date-parts":[["2018",5,24]]},"accessed":{"date-parts":[["2018",5,28]]}}}],"schema":"https://github.com/citation-style-language/schema/raw/master/csl-citation.json"} </w:instrText>
      </w:r>
      <w:r w:rsidRPr="00D61290">
        <w:rPr>
          <w:u w:val="single"/>
        </w:rPr>
        <w:fldChar w:fldCharType="separate"/>
      </w:r>
      <w:r w:rsidRPr="00D61290">
        <w:rPr>
          <w:rFonts w:ascii="Calibri" w:cs="Calibri"/>
          <w:vertAlign w:val="superscript"/>
        </w:rPr>
        <w:t>8</w:t>
      </w:r>
      <w:r w:rsidRPr="00D61290">
        <w:rPr>
          <w:u w:val="single"/>
        </w:rPr>
        <w:fldChar w:fldCharType="end"/>
      </w:r>
    </w:p>
    <w:p w14:paraId="0D50435B" w14:textId="77777777" w:rsidR="00D61290" w:rsidRPr="00D61290" w:rsidRDefault="00D61290" w:rsidP="00D61290">
      <w:pPr>
        <w:rPr>
          <w:rFonts w:ascii="Arial" w:eastAsia="Times New Roman" w:hAnsi="Arial" w:cs="Arial"/>
          <w:color w:val="444444"/>
        </w:rPr>
      </w:pPr>
      <w:r w:rsidRPr="00D61290">
        <w:rPr>
          <w:rFonts w:ascii="Arial" w:eastAsia="Times New Roman" w:hAnsi="Arial" w:cs="Arial"/>
          <w:color w:val="444444"/>
        </w:rPr>
        <w:t>Changes (these ones are t</w:t>
      </w:r>
      <w:bookmarkStart w:id="3" w:name="_GoBack"/>
      <w:bookmarkEnd w:id="3"/>
      <w:r w:rsidRPr="00D61290">
        <w:rPr>
          <w:rFonts w:ascii="Arial" w:eastAsia="Times New Roman" w:hAnsi="Arial" w:cs="Arial"/>
          <w:color w:val="444444"/>
        </w:rPr>
        <w:t>he day-to-day changes that we will notice changes around)</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pjj8t1af","properties":{"formattedCitation":"\\super 9\\nosupersub{}","plainCitation":"9","noteIndex":0},"citationItems":[{"id":580,"uris":["http://zotero.org/users/4449767/items/9YX6JTP8"],"uri":["http://zotero.org/users/4449767/items/9YX6JTP8"],"itemData":{"id":580,"type":"motion_picture","title":"QGIS Australia User Meetup 2017: QGIS 3.0 What End Users Need to Know","source":"YouTube","dimensions":"2133 seconds","URL":"https://www.youtube.com/watch?v=Es4Ln8wfhGk","shortTitle":"QGIS Australia User Meetup 2017","author":[{"literal":"North Road"}],"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9</w:t>
      </w:r>
      <w:r w:rsidRPr="00D61290">
        <w:rPr>
          <w:rFonts w:ascii="Arial" w:eastAsia="Times New Roman" w:hAnsi="Arial" w:cs="Arial"/>
          <w:color w:val="444444"/>
        </w:rPr>
        <w:fldChar w:fldCharType="end"/>
      </w:r>
    </w:p>
    <w:p w14:paraId="5B34B45A"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similar interface</w:t>
      </w:r>
    </w:p>
    <w:p w14:paraId="0FF7C6AD"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Background tasks</w:t>
      </w:r>
    </w:p>
    <w:p w14:paraId="2F8D967E"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Previously, when a task would be completed there would be a lot of waiting for the task to process. Now 3.0 tries to do that processing in the background. So, you can continue working, while processing is happening in QGIS. </w:t>
      </w:r>
    </w:p>
    <w:p w14:paraId="65D329BA"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lastRenderedPageBreak/>
        <w:t>OTF (On the Fly) Project Changes</w:t>
      </w:r>
    </w:p>
    <w:p w14:paraId="70F4A91F"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Changes things in terms of area and distance calculations and whether or not ellipsoid calculations are needed. </w:t>
      </w:r>
    </w:p>
    <w:p w14:paraId="75090152"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Project &gt; Project Properties &gt; CRS </w:t>
      </w:r>
    </w:p>
    <w:p w14:paraId="758498C1"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2.18: confusing </w:t>
      </w:r>
      <w:r w:rsidRPr="00D61290">
        <w:rPr>
          <w:rFonts w:ascii="Arial" w:eastAsia="Times New Roman" w:hAnsi="Arial" w:cs="Arial"/>
          <w:color w:val="444444"/>
        </w:rPr>
        <w:sym w:font="Wingdings" w:char="F0E0"/>
      </w:r>
      <w:r w:rsidRPr="00D61290">
        <w:rPr>
          <w:rFonts w:ascii="Arial" w:eastAsia="Times New Roman" w:hAnsi="Arial" w:cs="Arial"/>
          <w:color w:val="444444"/>
        </w:rPr>
        <w:t xml:space="preserve"> apply to only interface of map, not </w:t>
      </w:r>
    </w:p>
    <w:p w14:paraId="7AE50897"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3.0: more flexibility</w:t>
      </w:r>
    </w:p>
    <w:p w14:paraId="3F877906" w14:textId="77777777" w:rsidR="00D61290" w:rsidRPr="00D61290" w:rsidRDefault="00D61290" w:rsidP="00D61290">
      <w:pPr>
        <w:pStyle w:val="ListParagraph"/>
        <w:numPr>
          <w:ilvl w:val="2"/>
          <w:numId w:val="1"/>
        </w:numPr>
        <w:rPr>
          <w:rFonts w:ascii="Arial" w:eastAsia="Times New Roman" w:hAnsi="Arial" w:cs="Arial"/>
          <w:color w:val="444444"/>
        </w:rPr>
      </w:pPr>
      <w:r w:rsidRPr="00D61290">
        <w:rPr>
          <w:rFonts w:ascii="Arial" w:eastAsia="Times New Roman" w:hAnsi="Arial" w:cs="Arial"/>
          <w:color w:val="444444"/>
        </w:rPr>
        <w:t xml:space="preserve">If people want no projection associated with them (examples local coordinate system, a different planet, made-up map), uncheck button </w:t>
      </w:r>
      <w:r w:rsidRPr="00D61290">
        <w:rPr>
          <w:rFonts w:ascii="Arial" w:eastAsia="Times New Roman" w:hAnsi="Arial" w:cs="Arial"/>
          <w:color w:val="444444"/>
        </w:rPr>
        <w:sym w:font="Wingdings" w:char="F0E0"/>
      </w:r>
      <w:r w:rsidRPr="00D61290">
        <w:rPr>
          <w:rFonts w:ascii="Arial" w:eastAsia="Times New Roman" w:hAnsi="Arial" w:cs="Arial"/>
          <w:color w:val="444444"/>
        </w:rPr>
        <w:t xml:space="preserve"> treats every coordinate as a number. Every measurement is planar (a Cartesian measurement). </w:t>
      </w:r>
    </w:p>
    <w:p w14:paraId="4B3AB1DF" w14:textId="77777777" w:rsidR="00D61290" w:rsidRPr="00D61290" w:rsidRDefault="00D61290" w:rsidP="00D61290">
      <w:pPr>
        <w:pStyle w:val="ListParagraph"/>
        <w:numPr>
          <w:ilvl w:val="3"/>
          <w:numId w:val="1"/>
        </w:numPr>
        <w:rPr>
          <w:rFonts w:ascii="Arial" w:eastAsia="Times New Roman" w:hAnsi="Arial" w:cs="Arial"/>
          <w:color w:val="444444"/>
        </w:rPr>
      </w:pPr>
      <w:r w:rsidRPr="00D61290">
        <w:rPr>
          <w:rFonts w:ascii="Arial" w:eastAsia="Times New Roman" w:hAnsi="Arial" w:cs="Arial"/>
          <w:color w:val="444444"/>
        </w:rPr>
        <w:t xml:space="preserve">When box is checked a program will connect all the coordinate systems added by data and might change units and other adjustments. Everything will line up with different data sets. </w:t>
      </w:r>
    </w:p>
    <w:p w14:paraId="25C697EC"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Removal of “Core” Plugins</w:t>
      </w:r>
    </w:p>
    <w:p w14:paraId="4EBEFF64"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Plugins &gt; Manage and install Plugins</w:t>
      </w:r>
    </w:p>
    <w:p w14:paraId="1058842F"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2.18: In any QGIS there are many plugins installed by default, but not enabled. So, each user’s QGIS could interact differently when interacting with shared projects. </w:t>
      </w:r>
    </w:p>
    <w:p w14:paraId="2ED3C549"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3.0 incorporated those plugins into the project automatically into processing. It merged and got rid of many used plugins.</w:t>
      </w:r>
    </w:p>
    <w:p w14:paraId="0D443C91" w14:textId="77777777" w:rsidR="00D61290" w:rsidRPr="00D61290" w:rsidRDefault="00D61290" w:rsidP="00D61290">
      <w:pPr>
        <w:pStyle w:val="ListParagraph"/>
        <w:numPr>
          <w:ilvl w:val="2"/>
          <w:numId w:val="1"/>
        </w:numPr>
        <w:rPr>
          <w:rFonts w:ascii="Arial" w:eastAsia="Times New Roman" w:hAnsi="Arial" w:cs="Arial"/>
          <w:color w:val="444444"/>
        </w:rPr>
      </w:pPr>
      <w:r w:rsidRPr="00D61290">
        <w:rPr>
          <w:rFonts w:ascii="Arial" w:eastAsia="Times New Roman" w:hAnsi="Arial" w:cs="Arial"/>
          <w:color w:val="444444"/>
        </w:rPr>
        <w:t>Moved to processing: Heatmap, road graph, geometry snapper, raster terrain analysis, interpolation, GDALtools, Spatial query, zonal statistics</w:t>
      </w:r>
    </w:p>
    <w:p w14:paraId="0DD43F40"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Unified add layers window</w:t>
      </w:r>
    </w:p>
    <w:p w14:paraId="228B330C"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Making interface easier to interact with, by moving the menu options into a consistent pattern as “properties tab”. </w:t>
      </w:r>
    </w:p>
    <w:p w14:paraId="5132210F"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Exe Load and crash handler</w:t>
      </w:r>
    </w:p>
    <w:p w14:paraId="0B2B2427"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When it crashes, the program will locate where the bug was.</w:t>
      </w:r>
    </w:p>
    <w:p w14:paraId="1116AEA2"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Setting Migration</w:t>
      </w:r>
    </w:p>
    <w:p w14:paraId="2E3634C0"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Force a migration of all settings (colors, symbols, data, </w:t>
      </w:r>
      <w:proofErr w:type="spellStart"/>
      <w:r w:rsidRPr="00D61290">
        <w:rPr>
          <w:rFonts w:ascii="Arial" w:eastAsia="Times New Roman" w:hAnsi="Arial" w:cs="Arial"/>
          <w:color w:val="444444"/>
        </w:rPr>
        <w:t>etc</w:t>
      </w:r>
      <w:proofErr w:type="spellEnd"/>
      <w:r w:rsidRPr="00D61290">
        <w:rPr>
          <w:rFonts w:ascii="Arial" w:eastAsia="Times New Roman" w:hAnsi="Arial" w:cs="Arial"/>
          <w:color w:val="444444"/>
        </w:rPr>
        <w:t>)</w:t>
      </w:r>
    </w:p>
    <w:p w14:paraId="7092708E" w14:textId="77777777" w:rsidR="00D61290" w:rsidRPr="00D61290" w:rsidRDefault="00D61290" w:rsidP="00D61290">
      <w:pPr>
        <w:pStyle w:val="ListParagraph"/>
        <w:numPr>
          <w:ilvl w:val="0"/>
          <w:numId w:val="1"/>
        </w:numPr>
        <w:rPr>
          <w:rFonts w:ascii="Arial" w:eastAsia="Times New Roman" w:hAnsi="Arial" w:cs="Arial"/>
          <w:color w:val="444444"/>
          <w:highlight w:val="green"/>
        </w:rPr>
      </w:pPr>
      <w:r w:rsidRPr="00D61290">
        <w:rPr>
          <w:rFonts w:ascii="Arial" w:eastAsia="Times New Roman" w:hAnsi="Arial" w:cs="Arial"/>
          <w:color w:val="444444"/>
          <w:highlight w:val="green"/>
        </w:rPr>
        <w:t>User profiles</w:t>
      </w:r>
    </w:p>
    <w:p w14:paraId="3CF4EA60"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Settings &gt; Profile</w:t>
      </w:r>
    </w:p>
    <w:p w14:paraId="1AD04935"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Will have isolated plugins and individual set ups. </w:t>
      </w:r>
    </w:p>
    <w:p w14:paraId="4395320C"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Now can change between profiles</w:t>
      </w:r>
    </w:p>
    <w:p w14:paraId="4DADCE40"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Node Tool/Move Features Tool</w:t>
      </w:r>
    </w:p>
    <w:p w14:paraId="1FCE4990"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Work flow change</w:t>
      </w:r>
    </w:p>
    <w:p w14:paraId="47E8EAC2"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Not click and drag (now click, click) </w:t>
      </w:r>
      <w:r w:rsidRPr="00D61290">
        <w:rPr>
          <w:rFonts w:ascii="Arial" w:eastAsia="Times New Roman" w:hAnsi="Arial" w:cs="Arial"/>
          <w:color w:val="444444"/>
        </w:rPr>
        <w:sym w:font="Wingdings" w:char="F0E0"/>
      </w:r>
      <w:r w:rsidRPr="00D61290">
        <w:rPr>
          <w:rFonts w:ascii="Arial" w:eastAsia="Times New Roman" w:hAnsi="Arial" w:cs="Arial"/>
          <w:color w:val="444444"/>
        </w:rPr>
        <w:t xml:space="preserve"> works with CAD dock</w:t>
      </w:r>
    </w:p>
    <w:p w14:paraId="4D82FF53"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Multi-feature edits</w:t>
      </w:r>
    </w:p>
    <w:p w14:paraId="3589EDBE"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Not as many plugins required for edits</w:t>
      </w:r>
    </w:p>
    <w:p w14:paraId="07725CA8" w14:textId="77777777" w:rsidR="00D61290" w:rsidRPr="00D61290" w:rsidRDefault="00D61290" w:rsidP="00D61290">
      <w:pPr>
        <w:pStyle w:val="ListParagraph"/>
        <w:numPr>
          <w:ilvl w:val="0"/>
          <w:numId w:val="1"/>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Enhanced node tools</w:t>
      </w:r>
    </w:p>
    <w:p w14:paraId="49594936" w14:textId="77777777" w:rsidR="00D61290" w:rsidRPr="00D61290" w:rsidRDefault="00D61290" w:rsidP="00D61290">
      <w:pPr>
        <w:pStyle w:val="ListParagraph"/>
        <w:numPr>
          <w:ilvl w:val="1"/>
          <w:numId w:val="1"/>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Extending lines, moving modes, adding new nodes</w:t>
      </w:r>
    </w:p>
    <w:p w14:paraId="015A6E98"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Project Compatibility</w:t>
      </w:r>
    </w:p>
    <w:p w14:paraId="055165C2"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When a project started in 1.X it won’t work (will work if project made in 2.X)</w:t>
      </w:r>
    </w:p>
    <w:p w14:paraId="1EB98139"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Bump old projects through 2.18</w:t>
      </w:r>
    </w:p>
    <w:p w14:paraId="4D9F1A17"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lastRenderedPageBreak/>
        <w:t>Translate nicer when old projects uploaded/saved into the acceding versions (don’t jump versions)</w:t>
      </w:r>
    </w:p>
    <w:p w14:paraId="6BB8CF9D"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Processing</w:t>
      </w:r>
    </w:p>
    <w:p w14:paraId="2C01A7BB"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Each feature has an issue tracker.</w:t>
      </w:r>
    </w:p>
    <w:p w14:paraId="568C87C6"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2.X models are not compatible</w:t>
      </w:r>
    </w:p>
    <w:p w14:paraId="6841A4C6"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Need to be rebuilt</w:t>
      </w:r>
    </w:p>
    <w:p w14:paraId="395B24B5"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Previous code had duplicates and little parts that did small parts of a process. Now everything is more condensed. But, developers couldn’t say definitively which processes went where (so projects are not compatible)</w:t>
      </w:r>
    </w:p>
    <w:p w14:paraId="789C195B" w14:textId="77777777" w:rsidR="00D61290" w:rsidRPr="00D61290" w:rsidRDefault="00D61290" w:rsidP="00D61290">
      <w:pPr>
        <w:pStyle w:val="ListParagraph"/>
        <w:numPr>
          <w:ilvl w:val="0"/>
          <w:numId w:val="1"/>
        </w:numPr>
        <w:rPr>
          <w:rFonts w:ascii="Arial" w:eastAsia="Times New Roman" w:hAnsi="Arial" w:cs="Arial"/>
          <w:color w:val="444444"/>
        </w:rPr>
      </w:pPr>
      <w:r w:rsidRPr="00D61290">
        <w:rPr>
          <w:rFonts w:ascii="Arial" w:eastAsia="Times New Roman" w:hAnsi="Arial" w:cs="Arial"/>
          <w:color w:val="444444"/>
        </w:rPr>
        <w:t>UI Consistency</w:t>
      </w:r>
    </w:p>
    <w:p w14:paraId="17859D97" w14:textId="77777777" w:rsidR="00D61290" w:rsidRPr="00D61290" w:rsidRDefault="00D61290" w:rsidP="00D61290">
      <w:pPr>
        <w:ind w:left="360"/>
        <w:rPr>
          <w:rFonts w:ascii="Arial" w:eastAsia="Times New Roman" w:hAnsi="Arial" w:cs="Arial"/>
          <w:color w:val="444444"/>
        </w:rPr>
      </w:pPr>
    </w:p>
    <w:p w14:paraId="7BFB6220" w14:textId="77777777" w:rsidR="00D61290" w:rsidRPr="00D61290" w:rsidRDefault="00D61290" w:rsidP="00D61290">
      <w:pPr>
        <w:ind w:left="360"/>
        <w:rPr>
          <w:rFonts w:ascii="Arial" w:eastAsia="Times New Roman" w:hAnsi="Arial" w:cs="Arial"/>
          <w:color w:val="444444"/>
          <w:u w:val="single"/>
        </w:rPr>
      </w:pPr>
      <w:r w:rsidRPr="00D61290">
        <w:rPr>
          <w:rFonts w:ascii="Arial" w:eastAsia="Times New Roman" w:hAnsi="Arial" w:cs="Arial"/>
          <w:color w:val="444444"/>
          <w:u w:val="single"/>
        </w:rPr>
        <w:t>NEW FEATURES</w:t>
      </w:r>
    </w:p>
    <w:p w14:paraId="75F04F45"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 xml:space="preserve">Multi canvas support (View &gt; new map &gt; map view) </w:t>
      </w:r>
      <w:r w:rsidRPr="00D61290">
        <w:rPr>
          <w:rFonts w:ascii="Arial" w:eastAsia="Times New Roman" w:hAnsi="Arial" w:cs="Arial"/>
          <w:color w:val="444444"/>
        </w:rPr>
        <w:sym w:font="Wingdings" w:char="F0E0"/>
      </w:r>
      <w:r w:rsidRPr="00D61290">
        <w:rPr>
          <w:rFonts w:ascii="Arial" w:eastAsia="Times New Roman" w:hAnsi="Arial" w:cs="Arial"/>
          <w:color w:val="444444"/>
        </w:rPr>
        <w:t xml:space="preserve"> look at a layer in a larger project</w:t>
      </w:r>
    </w:p>
    <w:p w14:paraId="1F1E0EC4" w14:textId="77777777" w:rsidR="00D61290" w:rsidRPr="00D61290" w:rsidRDefault="00D61290" w:rsidP="00D61290">
      <w:pPr>
        <w:pStyle w:val="ListParagraph"/>
        <w:numPr>
          <w:ilvl w:val="2"/>
          <w:numId w:val="1"/>
        </w:numPr>
        <w:rPr>
          <w:rFonts w:ascii="Arial" w:eastAsia="Times New Roman" w:hAnsi="Arial" w:cs="Arial"/>
          <w:color w:val="444444"/>
        </w:rPr>
      </w:pPr>
      <w:r w:rsidRPr="00D61290">
        <w:rPr>
          <w:rFonts w:ascii="Arial" w:eastAsia="Times New Roman" w:hAnsi="Arial" w:cs="Arial"/>
          <w:color w:val="444444"/>
        </w:rPr>
        <w:t xml:space="preserve">Sink the windows that pop up to move together. </w:t>
      </w:r>
    </w:p>
    <w:p w14:paraId="5F29430D" w14:textId="77777777" w:rsidR="00D61290" w:rsidRPr="00D61290" w:rsidRDefault="00D61290" w:rsidP="00D61290">
      <w:pPr>
        <w:pStyle w:val="ListParagraph"/>
        <w:numPr>
          <w:ilvl w:val="2"/>
          <w:numId w:val="1"/>
        </w:numPr>
        <w:rPr>
          <w:rFonts w:ascii="Arial" w:eastAsia="Times New Roman" w:hAnsi="Arial" w:cs="Arial"/>
          <w:color w:val="444444"/>
        </w:rPr>
      </w:pPr>
      <w:r w:rsidRPr="00D61290">
        <w:rPr>
          <w:rFonts w:ascii="Arial" w:eastAsia="Times New Roman" w:hAnsi="Arial" w:cs="Arial"/>
          <w:color w:val="444444"/>
        </w:rPr>
        <w:t>Multiple map views (and dock)</w:t>
      </w:r>
    </w:p>
    <w:p w14:paraId="4CFE3F5C"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3D!</w:t>
      </w:r>
    </w:p>
    <w:p w14:paraId="50D18D01" w14:textId="77777777" w:rsidR="00D61290" w:rsidRPr="00D61290" w:rsidRDefault="00D61290" w:rsidP="00D61290">
      <w:pPr>
        <w:pStyle w:val="ListParagraph"/>
        <w:numPr>
          <w:ilvl w:val="2"/>
          <w:numId w:val="1"/>
        </w:numPr>
        <w:rPr>
          <w:rFonts w:ascii="Arial" w:eastAsia="Times New Roman" w:hAnsi="Arial" w:cs="Arial"/>
          <w:color w:val="444444"/>
        </w:rPr>
      </w:pPr>
      <w:r w:rsidRPr="00D61290">
        <w:rPr>
          <w:rFonts w:ascii="Arial" w:eastAsia="Times New Roman" w:hAnsi="Arial" w:cs="Arial"/>
          <w:color w:val="444444"/>
        </w:rPr>
        <w:t xml:space="preserve">Buildings, trees, terrain </w:t>
      </w:r>
    </w:p>
    <w:p w14:paraId="121B3E60" w14:textId="77777777" w:rsidR="00D61290" w:rsidRPr="00D61290" w:rsidRDefault="00D61290" w:rsidP="00D61290">
      <w:pPr>
        <w:pStyle w:val="ListParagraph"/>
        <w:numPr>
          <w:ilvl w:val="2"/>
          <w:numId w:val="1"/>
        </w:numPr>
        <w:rPr>
          <w:rFonts w:ascii="Arial" w:eastAsia="Times New Roman" w:hAnsi="Arial" w:cs="Arial"/>
          <w:color w:val="444444"/>
        </w:rPr>
      </w:pPr>
      <w:r w:rsidRPr="00D61290">
        <w:rPr>
          <w:rFonts w:ascii="Arial" w:eastAsia="Times New Roman" w:hAnsi="Arial" w:cs="Arial"/>
          <w:color w:val="444444"/>
        </w:rPr>
        <w:t xml:space="preserve"> View &gt; 3D view  </w:t>
      </w:r>
      <w:r w:rsidRPr="00D61290">
        <w:rPr>
          <w:rFonts w:ascii="Arial" w:eastAsia="Times New Roman" w:hAnsi="Arial" w:cs="Arial"/>
          <w:color w:val="444444"/>
        </w:rPr>
        <w:sym w:font="Wingdings" w:char="F0E0"/>
      </w:r>
      <w:r w:rsidRPr="00D61290">
        <w:rPr>
          <w:rFonts w:ascii="Arial" w:eastAsia="Times New Roman" w:hAnsi="Arial" w:cs="Arial"/>
          <w:color w:val="444444"/>
        </w:rPr>
        <w:t xml:space="preserve">  to have window</w:t>
      </w:r>
    </w:p>
    <w:p w14:paraId="3A34A8A4" w14:textId="77777777" w:rsidR="00D61290" w:rsidRPr="00D61290" w:rsidRDefault="00D61290" w:rsidP="00D61290">
      <w:pPr>
        <w:pStyle w:val="ListParagraph"/>
        <w:numPr>
          <w:ilvl w:val="1"/>
          <w:numId w:val="1"/>
        </w:numPr>
        <w:rPr>
          <w:rFonts w:ascii="Arial" w:eastAsia="Times New Roman" w:hAnsi="Arial" w:cs="Arial"/>
          <w:color w:val="444444"/>
        </w:rPr>
      </w:pPr>
      <w:r w:rsidRPr="00D61290">
        <w:rPr>
          <w:rFonts w:ascii="Arial" w:eastAsia="Times New Roman" w:hAnsi="Arial" w:cs="Arial"/>
          <w:color w:val="444444"/>
        </w:rPr>
        <w:t>Search Bar</w:t>
      </w:r>
    </w:p>
    <w:p w14:paraId="11366529" w14:textId="77777777" w:rsidR="00D61290" w:rsidRPr="00D61290" w:rsidRDefault="00D61290" w:rsidP="00D61290">
      <w:pPr>
        <w:pStyle w:val="ListParagraph"/>
        <w:numPr>
          <w:ilvl w:val="2"/>
          <w:numId w:val="1"/>
        </w:numPr>
        <w:rPr>
          <w:rFonts w:ascii="Arial" w:eastAsia="Times New Roman" w:hAnsi="Arial" w:cs="Arial"/>
          <w:color w:val="444444"/>
        </w:rPr>
      </w:pPr>
      <w:r w:rsidRPr="00D61290">
        <w:rPr>
          <w:rFonts w:ascii="Arial" w:eastAsia="Times New Roman" w:hAnsi="Arial" w:cs="Arial"/>
          <w:color w:val="444444"/>
        </w:rPr>
        <w:t>Control K</w:t>
      </w:r>
    </w:p>
    <w:p w14:paraId="6ED3979B" w14:textId="77777777" w:rsidR="00D61290" w:rsidRPr="00D61290" w:rsidRDefault="00D61290" w:rsidP="00D61290">
      <w:pPr>
        <w:pStyle w:val="ListParagraph"/>
        <w:numPr>
          <w:ilvl w:val="2"/>
          <w:numId w:val="1"/>
        </w:numPr>
        <w:rPr>
          <w:rFonts w:ascii="Arial" w:eastAsia="Times New Roman" w:hAnsi="Arial" w:cs="Arial"/>
          <w:color w:val="444444"/>
        </w:rPr>
      </w:pPr>
      <w:r w:rsidRPr="00D61290">
        <w:rPr>
          <w:rFonts w:ascii="Arial" w:eastAsia="Times New Roman" w:hAnsi="Arial" w:cs="Arial"/>
          <w:color w:val="444444"/>
        </w:rPr>
        <w:t>Search actions, layers</w:t>
      </w:r>
    </w:p>
    <w:p w14:paraId="466BFA9D" w14:textId="77777777" w:rsidR="00D61290" w:rsidRPr="00D61290" w:rsidRDefault="00D61290" w:rsidP="00D61290">
      <w:pPr>
        <w:pStyle w:val="ListParagraph"/>
        <w:spacing w:before="100" w:beforeAutospacing="1" w:after="100" w:afterAutospacing="1"/>
        <w:jc w:val="both"/>
        <w:rPr>
          <w:rFonts w:ascii="Arial" w:eastAsia="Times New Roman" w:hAnsi="Arial" w:cs="Arial"/>
          <w:color w:val="444444"/>
        </w:rPr>
      </w:pPr>
    </w:p>
    <w:p w14:paraId="377A22B1" w14:textId="77777777" w:rsidR="00D61290" w:rsidRPr="00D61290" w:rsidRDefault="00D61290" w:rsidP="00D61290">
      <w:pPr>
        <w:pStyle w:val="ListParagraph"/>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New features Examples</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NZndhHFw","properties":{"formattedCitation":"\\super 10\\nosupersub{}","plainCitation":"10","noteIndex":0},"citationItems":[{"id":552,"uris":["http://zotero.org/users/4449767/items/MDHBRSRI"],"uri":["http://zotero.org/users/4449767/items/MDHBRSRI"],"itemData":{"id":552,"type":"post-weblog","title":"Short Announcement: QGIS 3.0 is on its way","container-title":"Digital Geography","abstract":"QGIS 3.0 is on the horizon and will be delivered in first half of 2017. So what might we see on our desktops in the next months? check it out here.","URL":"http://www.digital-geography.com/short-announcement-qgis-3-0-is-on-its-way/","shortTitle":"Short Announcement","language":"de","issued":{"date-parts":[["2017",3,8]]},"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10</w:t>
      </w:r>
      <w:r w:rsidRPr="00D61290">
        <w:rPr>
          <w:rFonts w:ascii="Arial" w:eastAsia="Times New Roman" w:hAnsi="Arial" w:cs="Arial"/>
          <w:color w:val="444444"/>
        </w:rPr>
        <w:fldChar w:fldCharType="end"/>
      </w:r>
      <w:r w:rsidRPr="00D61290">
        <w:rPr>
          <w:rFonts w:ascii="Arial" w:eastAsia="Times New Roman" w:hAnsi="Arial" w:cs="Arial"/>
          <w:color w:val="444444"/>
        </w:rPr>
        <w:t>,</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OyRC8aXc","properties":{"formattedCitation":"\\super 11\\nosupersub{}","plainCitation":"11","noteIndex":0},"citationItems":[{"id":556,"uris":["http://zotero.org/users/4449767/items/FZNK52V9"],"uri":["http://zotero.org/users/4449767/items/FZNK52V9"],"itemData":{"id":556,"type":"post-weblog","title":"24 Days of QGIS 3.0 Features – North Road","URL":"https://north-road.com/2017/12/24/24-days-of-qgis-3-0-features/","language":"en-AU","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11</w:t>
      </w:r>
      <w:r w:rsidRPr="00D61290">
        <w:rPr>
          <w:rFonts w:ascii="Arial" w:eastAsia="Times New Roman" w:hAnsi="Arial" w:cs="Arial"/>
          <w:color w:val="444444"/>
        </w:rPr>
        <w:fldChar w:fldCharType="end"/>
      </w:r>
      <w:r w:rsidRPr="00D61290">
        <w:rPr>
          <w:rFonts w:ascii="Arial" w:eastAsia="Times New Roman" w:hAnsi="Arial" w:cs="Arial"/>
          <w:color w:val="444444"/>
        </w:rPr>
        <w:t>,</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SkRPGXUI","properties":{"formattedCitation":"\\super 12\\nosupersub{}","plainCitation":"12","noteIndex":0},"citationItems":[{"id":568,"uris":["http://zotero.org/users/4449767/items/8QPIVNX2"],"uri":["http://zotero.org/users/4449767/items/8QPIVNX2"],"itemData":{"id":568,"type":"post-weblog","title":"Let’s make a big funding push for QGIS 3.0!","container-title":"QGIS.org blog","abstract":"In 2017 we are planning to release QGIS 3.0. This new major version will become the basis of the next LTR release (QGIS 3.2) and is set to be a sea-change in the development of QGIS. It will modern…","URL":"http://blog.qgis.org/2016/11/19/lets-make-a-big-funding-push-for-qgis-3-0/","language":"en","author":[{"family":"Sutton","given":"Tim"}],"issued":{"date-parts":[["2016",11,19]]},"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12</w:t>
      </w:r>
      <w:r w:rsidRPr="00D61290">
        <w:rPr>
          <w:rFonts w:ascii="Arial" w:eastAsia="Times New Roman" w:hAnsi="Arial" w:cs="Arial"/>
          <w:color w:val="444444"/>
        </w:rPr>
        <w:fldChar w:fldCharType="end"/>
      </w:r>
    </w:p>
    <w:p w14:paraId="6391A8FB"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CAD digitizing tools built right into version (rectangle, circle, ellipse, shapes+)</w:t>
      </w:r>
    </w:p>
    <w:p w14:paraId="660C865D"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Autocompleted field values (scroll down menu with what you start to type)</w:t>
      </w:r>
    </w:p>
    <w:p w14:paraId="098B8E2E"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Edit labels (more interactive) - 8 icons on bar</w:t>
      </w:r>
    </w:p>
    <w:p w14:paraId="49DA3FDF"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Style raster layers (unique values and colors / more interactive)</w:t>
      </w:r>
    </w:p>
    <w:p w14:paraId="54D11A96"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Unified interface (properties, layer, data source manager pages look and interact the same now)</w:t>
      </w:r>
    </w:p>
    <w:p w14:paraId="74F5DEC1"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Add symbols, text tacked to map</w:t>
      </w:r>
    </w:p>
    <w:p w14:paraId="176F9265"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Many processing algorithms (C++ algorithms / algorithms were optimized and made flexible/stable)</w:t>
      </w:r>
    </w:p>
    <w:p w14:paraId="2E4FDEF8"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Multiple Interactive map canvases (snap into/out of window)</w:t>
      </w:r>
    </w:p>
    <w:p w14:paraId="4929A55D"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Preview the valid bounds of map projections (validate CRS choices)</w:t>
      </w:r>
    </w:p>
    <w:p w14:paraId="5DB9AF62"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Support for QLR files, print templates, processing models and python scripts in BROWSER</w:t>
      </w:r>
    </w:p>
    <w:p w14:paraId="378A3132"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Locator Search bar (quick access to layers, features, actions, algorithms, plugins)</w:t>
      </w:r>
    </w:p>
    <w:p w14:paraId="4B8E28E6"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Automatic projection of layers in processing algorithms (previously create temporary layers to clip layers in a different CRS)</w:t>
      </w:r>
    </w:p>
    <w:p w14:paraId="27C3E250"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3D map views!</w:t>
      </w:r>
    </w:p>
    <w:p w14:paraId="20CDD9FA"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Auto update field values whenever a feature is modified</w:t>
      </w:r>
    </w:p>
    <w:p w14:paraId="1430072B"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Symbol clipping: create buffers and clip them around labels/symbols (not just geographic data)</w:t>
      </w:r>
    </w:p>
    <w:p w14:paraId="118FAAB5"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lastRenderedPageBreak/>
        <w:t>Topological coloring</w:t>
      </w:r>
    </w:p>
    <w:p w14:paraId="4F948A11" w14:textId="77777777" w:rsidR="00D61290" w:rsidRPr="00D61290" w:rsidRDefault="00D61290" w:rsidP="00D61290">
      <w:pPr>
        <w:pStyle w:val="ListParagraph"/>
        <w:numPr>
          <w:ilvl w:val="0"/>
          <w:numId w:val="8"/>
        </w:numPr>
        <w:spacing w:before="100" w:beforeAutospacing="1" w:after="100" w:afterAutospacing="1"/>
        <w:jc w:val="both"/>
        <w:rPr>
          <w:rFonts w:ascii="Arial" w:eastAsia="Times New Roman" w:hAnsi="Arial" w:cs="Arial"/>
          <w:color w:val="444444"/>
        </w:rPr>
      </w:pPr>
      <w:proofErr w:type="spellStart"/>
      <w:r w:rsidRPr="00D61290">
        <w:rPr>
          <w:rFonts w:ascii="Arial" w:hAnsi="Arial" w:cs="Arial"/>
          <w:color w:val="444444"/>
        </w:rPr>
        <w:t>Ctrl+TAB</w:t>
      </w:r>
      <w:proofErr w:type="spellEnd"/>
      <w:r w:rsidRPr="00D61290">
        <w:rPr>
          <w:rFonts w:ascii="Arial" w:hAnsi="Arial" w:cs="Arial"/>
          <w:color w:val="444444"/>
        </w:rPr>
        <w:t xml:space="preserve"> to toggle visibility of opened panels.</w:t>
      </w:r>
    </w:p>
    <w:p w14:paraId="10817D61" w14:textId="77777777" w:rsidR="00D61290" w:rsidRPr="00D61290" w:rsidRDefault="00D61290" w:rsidP="00D61290">
      <w:pPr>
        <w:ind w:left="720"/>
        <w:rPr>
          <w:rFonts w:ascii="Arial" w:hAnsi="Arial" w:cs="Arial"/>
          <w:color w:val="444444"/>
        </w:rPr>
      </w:pPr>
    </w:p>
    <w:p w14:paraId="52B3A57D" w14:textId="77777777" w:rsidR="00D61290" w:rsidRPr="00D61290" w:rsidRDefault="00D61290" w:rsidP="00D61290">
      <w:p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 xml:space="preserve">There are so many features. Highlighted above are only a few to get an idea of what changes are happening. For the continuous </w:t>
      </w:r>
      <w:hyperlink r:id="rId7" w:history="1">
        <w:r w:rsidRPr="00D61290">
          <w:rPr>
            <w:rStyle w:val="Hyperlink"/>
            <w:rFonts w:ascii="Arial" w:eastAsia="Times New Roman" w:hAnsi="Arial" w:cs="Arial"/>
          </w:rPr>
          <w:t>updates/commits</w:t>
        </w:r>
      </w:hyperlink>
      <w:r w:rsidRPr="00D61290">
        <w:rPr>
          <w:rFonts w:ascii="Arial" w:eastAsia="Times New Roman" w:hAnsi="Arial" w:cs="Arial"/>
          <w:color w:val="444444"/>
        </w:rPr>
        <w:t xml:space="preserve"> go to the Git QGIS documentation page. To understand the documentation read </w:t>
      </w:r>
      <w:hyperlink r:id="rId8" w:anchor="introduction" w:history="1">
        <w:r w:rsidRPr="00D61290">
          <w:rPr>
            <w:rStyle w:val="Hyperlink"/>
            <w:rFonts w:ascii="Arial" w:eastAsia="Times New Roman" w:hAnsi="Arial" w:cs="Arial"/>
          </w:rPr>
          <w:t>this explanation</w:t>
        </w:r>
      </w:hyperlink>
      <w:r w:rsidRPr="00D61290">
        <w:rPr>
          <w:rFonts w:ascii="Arial" w:eastAsia="Times New Roman" w:hAnsi="Arial" w:cs="Arial"/>
          <w:color w:val="444444"/>
        </w:rPr>
        <w:t xml:space="preserve">. Version 3.x will continue to update and the changelog can be seen </w:t>
      </w:r>
      <w:hyperlink r:id="rId9" w:history="1">
        <w:r w:rsidRPr="00D61290">
          <w:rPr>
            <w:rStyle w:val="Hyperlink"/>
            <w:rFonts w:ascii="Arial" w:eastAsia="Times New Roman" w:hAnsi="Arial" w:cs="Arial"/>
          </w:rPr>
          <w:t>here</w:t>
        </w:r>
      </w:hyperlink>
      <w:r w:rsidRPr="00D61290">
        <w:rPr>
          <w:rFonts w:ascii="Arial" w:eastAsia="Times New Roman" w:hAnsi="Arial" w:cs="Arial"/>
          <w:color w:val="444444"/>
        </w:rPr>
        <w:t xml:space="preserve"> </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rOr8YDA6","properties":{"formattedCitation":"\\super 13\\nosupersub{}","plainCitation":"13","noteIndex":0},"citationItems":[{"id":539,"uris":["http://zotero.org/users/4449767/items/HTKNUSQE"],"uri":["http://zotero.org/users/4449767/items/HTKNUSQE"],"itemData":{"id":539,"type":"webpage","title":"Projecta: QGIS","URL":"http://changelog.qgis.org/en/qgis/","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13</w:t>
      </w:r>
      <w:r w:rsidRPr="00D61290">
        <w:rPr>
          <w:rFonts w:ascii="Arial" w:eastAsia="Times New Roman" w:hAnsi="Arial" w:cs="Arial"/>
          <w:color w:val="444444"/>
        </w:rPr>
        <w:fldChar w:fldCharType="end"/>
      </w:r>
      <w:r w:rsidRPr="00D61290">
        <w:rPr>
          <w:rFonts w:ascii="Arial" w:eastAsia="Times New Roman" w:hAnsi="Arial" w:cs="Arial"/>
          <w:color w:val="444444"/>
        </w:rPr>
        <w:t xml:space="preserve">. </w:t>
      </w:r>
    </w:p>
    <w:p w14:paraId="50E08F8A" w14:textId="77777777" w:rsidR="00D61290" w:rsidRPr="00D61290" w:rsidRDefault="00D61290" w:rsidP="00D61290">
      <w:pPr>
        <w:outlineLvl w:val="0"/>
        <w:rPr>
          <w:u w:val="single"/>
        </w:rPr>
      </w:pPr>
      <w:r w:rsidRPr="00D61290">
        <w:rPr>
          <w:u w:val="single"/>
        </w:rPr>
        <w:t>API</w:t>
      </w:r>
    </w:p>
    <w:p w14:paraId="51EF86E2" w14:textId="77777777" w:rsidR="00D61290" w:rsidRPr="00D61290" w:rsidRDefault="00D61290" w:rsidP="00D61290">
      <w:r w:rsidRPr="00D61290">
        <w:t xml:space="preserve">Application Programming Interface (API) is the basis for building application software. It was a software library that helps it communicate between different software components. </w:t>
      </w:r>
    </w:p>
    <w:p w14:paraId="6D167F90" w14:textId="77777777" w:rsidR="00D61290" w:rsidRPr="00D61290" w:rsidRDefault="00D61290" w:rsidP="00D61290">
      <w:pPr>
        <w:ind w:left="360"/>
      </w:pPr>
    </w:p>
    <w:p w14:paraId="1328B3FF" w14:textId="77777777" w:rsidR="00D61290" w:rsidRPr="00D61290" w:rsidRDefault="00D61290" w:rsidP="00D61290">
      <w:pPr>
        <w:ind w:firstLine="360"/>
        <w:rPr>
          <w:u w:val="single"/>
        </w:rPr>
      </w:pPr>
      <w:r w:rsidRPr="00D61290">
        <w:rPr>
          <w:u w:val="single"/>
        </w:rPr>
        <w:t>API and QGIS</w:t>
      </w:r>
    </w:p>
    <w:p w14:paraId="1B8DFAB5" w14:textId="77777777" w:rsidR="00D61290" w:rsidRPr="00D61290" w:rsidRDefault="00D61290" w:rsidP="00D61290">
      <w:pPr>
        <w:ind w:left="360"/>
      </w:pPr>
      <w:r w:rsidRPr="00D61290">
        <w:rPr>
          <w:rFonts w:ascii="Arial" w:eastAsia="Times New Roman" w:hAnsi="Arial" w:cs="Arial"/>
          <w:color w:val="444444"/>
        </w:rPr>
        <w:t xml:space="preserve">The API in QGIS needed to be broken, because created dependencies that were no longer needed. This allows higher level refactoring, new features, infrastructure tasks, and miscellaneous. All the services (where data is </w:t>
      </w:r>
      <w:commentRangeStart w:id="4"/>
      <w:r w:rsidRPr="00D61290">
        <w:rPr>
          <w:rFonts w:ascii="Arial" w:eastAsia="Times New Roman" w:hAnsi="Arial" w:cs="Arial"/>
          <w:color w:val="444444"/>
        </w:rPr>
        <w:t>collected</w:t>
      </w:r>
      <w:commentRangeEnd w:id="4"/>
      <w:r w:rsidRPr="00D61290">
        <w:rPr>
          <w:rStyle w:val="CommentReference"/>
          <w:sz w:val="24"/>
          <w:szCs w:val="24"/>
        </w:rPr>
        <w:commentReference w:id="4"/>
      </w:r>
      <w:r w:rsidRPr="00D61290">
        <w:rPr>
          <w:rFonts w:ascii="Arial" w:eastAsia="Times New Roman" w:hAnsi="Arial" w:cs="Arial"/>
          <w:color w:val="444444"/>
        </w:rPr>
        <w:t xml:space="preserve">) like WMS </w:t>
      </w:r>
      <w:proofErr w:type="spellStart"/>
      <w:r w:rsidRPr="00D61290">
        <w:rPr>
          <w:rFonts w:ascii="Arial" w:eastAsia="Times New Roman" w:hAnsi="Arial" w:cs="Arial"/>
          <w:color w:val="444444"/>
        </w:rPr>
        <w:t>GetMap</w:t>
      </w:r>
      <w:proofErr w:type="spellEnd"/>
      <w:r w:rsidRPr="00D61290">
        <w:rPr>
          <w:rFonts w:ascii="Arial" w:eastAsia="Times New Roman" w:hAnsi="Arial" w:cs="Arial"/>
          <w:color w:val="444444"/>
        </w:rPr>
        <w:t xml:space="preserve">, WFS, </w:t>
      </w:r>
      <w:proofErr w:type="spellStart"/>
      <w:r w:rsidRPr="00D61290">
        <w:rPr>
          <w:rFonts w:ascii="Arial" w:eastAsia="Times New Roman" w:hAnsi="Arial" w:cs="Arial"/>
          <w:color w:val="444444"/>
        </w:rPr>
        <w:t>GetFeature</w:t>
      </w:r>
      <w:proofErr w:type="spellEnd"/>
      <w:r w:rsidRPr="00D61290">
        <w:rPr>
          <w:rFonts w:ascii="Arial" w:eastAsia="Times New Roman" w:hAnsi="Arial" w:cs="Arial"/>
          <w:color w:val="444444"/>
        </w:rPr>
        <w:t xml:space="preserve">, </w:t>
      </w:r>
      <w:proofErr w:type="spellStart"/>
      <w:r w:rsidRPr="00D61290">
        <w:rPr>
          <w:rFonts w:ascii="Arial" w:eastAsia="Times New Roman" w:hAnsi="Arial" w:cs="Arial"/>
          <w:color w:val="444444"/>
        </w:rPr>
        <w:t>GetLegendGraphics</w:t>
      </w:r>
      <w:proofErr w:type="spellEnd"/>
      <w:r w:rsidRPr="00D61290">
        <w:rPr>
          <w:rFonts w:ascii="Arial" w:eastAsia="Times New Roman" w:hAnsi="Arial" w:cs="Arial"/>
          <w:color w:val="444444"/>
        </w:rPr>
        <w:t xml:space="preserve">, WCS, </w:t>
      </w:r>
      <w:proofErr w:type="spellStart"/>
      <w:r w:rsidRPr="00D61290">
        <w:rPr>
          <w:rFonts w:ascii="Arial" w:eastAsia="Times New Roman" w:hAnsi="Arial" w:cs="Arial"/>
          <w:color w:val="444444"/>
        </w:rPr>
        <w:t>GetPrint</w:t>
      </w:r>
      <w:proofErr w:type="spellEnd"/>
      <w:r w:rsidRPr="00D61290">
        <w:rPr>
          <w:rFonts w:ascii="Arial" w:eastAsia="Times New Roman" w:hAnsi="Arial" w:cs="Arial"/>
          <w:color w:val="444444"/>
        </w:rPr>
        <w:t xml:space="preserve">, </w:t>
      </w:r>
      <w:proofErr w:type="spellStart"/>
      <w:r w:rsidRPr="00D61290">
        <w:rPr>
          <w:rFonts w:ascii="Arial" w:eastAsia="Times New Roman" w:hAnsi="Arial" w:cs="Arial"/>
          <w:color w:val="444444"/>
        </w:rPr>
        <w:t>etc</w:t>
      </w:r>
      <w:proofErr w:type="spellEnd"/>
      <w:r w:rsidRPr="00D61290">
        <w:rPr>
          <w:rFonts w:ascii="Arial" w:eastAsia="Times New Roman" w:hAnsi="Arial" w:cs="Arial"/>
          <w:color w:val="444444"/>
        </w:rPr>
        <w:t>…) were recoded</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St2A4Kah","properties":{"formattedCitation":"\\super 14\\nosupersub{}","plainCitation":"14","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14</w:t>
      </w:r>
      <w:r w:rsidRPr="00D61290">
        <w:rPr>
          <w:rFonts w:ascii="Arial" w:eastAsia="Times New Roman" w:hAnsi="Arial" w:cs="Arial"/>
          <w:color w:val="444444"/>
        </w:rPr>
        <w:fldChar w:fldCharType="end"/>
      </w:r>
      <w:r w:rsidRPr="00D61290">
        <w:rPr>
          <w:rFonts w:ascii="Arial" w:eastAsia="Times New Roman" w:hAnsi="Arial" w:cs="Arial"/>
          <w:color w:val="444444"/>
        </w:rPr>
        <w:t xml:space="preserve">. </w:t>
      </w:r>
    </w:p>
    <w:p w14:paraId="30D7A6A8" w14:textId="77777777" w:rsidR="00D61290" w:rsidRPr="00D61290" w:rsidRDefault="00D61290" w:rsidP="00D61290"/>
    <w:p w14:paraId="5C2137A6" w14:textId="77777777" w:rsidR="00D61290" w:rsidRPr="00D61290" w:rsidRDefault="00D61290" w:rsidP="00D61290">
      <w:r w:rsidRPr="00D61290">
        <w:rPr>
          <w:u w:val="single"/>
        </w:rPr>
        <w:t>QGIS Version 3.0: Conclusion</w:t>
      </w:r>
    </w:p>
    <w:p w14:paraId="0160B320" w14:textId="77777777" w:rsidR="00D61290" w:rsidRPr="00D61290" w:rsidRDefault="00D61290" w:rsidP="00D61290">
      <w:r w:rsidRPr="00D61290">
        <w:rPr>
          <w:rFonts w:ascii="Arial" w:eastAsia="Times New Roman" w:hAnsi="Arial" w:cs="Arial"/>
          <w:color w:val="444444"/>
        </w:rPr>
        <w:t xml:space="preserve">Pros: </w:t>
      </w:r>
      <w:r w:rsidRPr="00D61290">
        <w:t xml:space="preserve">Parallel updating of Qt5/PyQt5/Phython3 until they work together. Two efforts have been run: the version update and about every 4 months updates. </w:t>
      </w:r>
      <w:r w:rsidRPr="00D61290">
        <w:rPr>
          <w:rFonts w:ascii="Arial" w:eastAsia="Times New Roman" w:hAnsi="Arial" w:cs="Arial"/>
          <w:color w:val="444444"/>
        </w:rPr>
        <w:t>Has many new updates. Seems to make interface and interactions more user friendly and consistent throughout QGIS operations</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vBHol7oQ","properties":{"formattedCitation":"\\super 15\\nosupersub{}","plainCitation":"15","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15</w:t>
      </w:r>
      <w:r w:rsidRPr="00D61290">
        <w:rPr>
          <w:rFonts w:ascii="Arial" w:eastAsia="Times New Roman" w:hAnsi="Arial" w:cs="Arial"/>
          <w:color w:val="444444"/>
        </w:rPr>
        <w:fldChar w:fldCharType="end"/>
      </w:r>
      <w:r w:rsidRPr="00D61290">
        <w:rPr>
          <w:rFonts w:ascii="Arial" w:eastAsia="Times New Roman" w:hAnsi="Arial" w:cs="Arial"/>
          <w:color w:val="444444"/>
        </w:rPr>
        <w:t xml:space="preserve">. As the research project progresses, we want to change and adapt with the program. This will stay compatible throughout the research. </w:t>
      </w:r>
    </w:p>
    <w:p w14:paraId="75C4819A" w14:textId="77777777" w:rsidR="00D61290" w:rsidRPr="00D61290" w:rsidRDefault="00D61290" w:rsidP="00D61290">
      <w:p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Cons: Not compatible with previous work. Features from 2.18 update won’t be compatible to version 3.0 version update. So, they will have to dual commit. Large changes in basic code (combining, adding, deleting plugins)</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gQzOz906","properties":{"formattedCitation":"\\super 15\\nosupersub{}","plainCitation":"15","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15</w:t>
      </w:r>
      <w:r w:rsidRPr="00D61290">
        <w:rPr>
          <w:rFonts w:ascii="Arial" w:eastAsia="Times New Roman" w:hAnsi="Arial" w:cs="Arial"/>
          <w:color w:val="444444"/>
        </w:rPr>
        <w:fldChar w:fldCharType="end"/>
      </w:r>
      <w:r w:rsidRPr="00D61290">
        <w:rPr>
          <w:rFonts w:ascii="Arial" w:eastAsia="Times New Roman" w:hAnsi="Arial" w:cs="Arial"/>
          <w:color w:val="444444"/>
        </w:rPr>
        <w:t>. Broke the API, which makes it incompatible</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9uhVipwz","properties":{"formattedCitation":"\\super 14\\nosupersub{}","plainCitation":"14","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14</w:t>
      </w:r>
      <w:r w:rsidRPr="00D61290">
        <w:rPr>
          <w:rFonts w:ascii="Arial" w:eastAsia="Times New Roman" w:hAnsi="Arial" w:cs="Arial"/>
          <w:color w:val="444444"/>
        </w:rPr>
        <w:fldChar w:fldCharType="end"/>
      </w:r>
      <w:r w:rsidRPr="00D61290">
        <w:rPr>
          <w:rFonts w:ascii="Arial" w:eastAsia="Times New Roman" w:hAnsi="Arial" w:cs="Arial"/>
          <w:color w:val="444444"/>
        </w:rPr>
        <w:t>. Not as “reliable as 2.18” yet</w:t>
      </w:r>
      <w:r w:rsidRPr="00D61290">
        <w:rPr>
          <w:rFonts w:ascii="Arial" w:eastAsia="Times New Roman" w:hAnsi="Arial" w:cs="Arial"/>
          <w:color w:val="444444"/>
        </w:rPr>
        <w:fldChar w:fldCharType="begin"/>
      </w:r>
      <w:r w:rsidRPr="00D61290">
        <w:rPr>
          <w:rFonts w:ascii="Arial" w:eastAsia="Times New Roman" w:hAnsi="Arial" w:cs="Arial"/>
          <w:color w:val="444444"/>
        </w:rPr>
        <w:instrText xml:space="preserve"> ADDIN ZOTERO_ITEM CSL_CITATION {"citationID":"dIbSL0Fn","properties":{"formattedCitation":"\\super 6\\nosupersub{}","plainCitation":"6","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Pr="00D61290">
        <w:rPr>
          <w:rFonts w:ascii="Arial" w:eastAsia="Times New Roman" w:hAnsi="Arial" w:cs="Arial"/>
          <w:color w:val="444444"/>
        </w:rPr>
        <w:fldChar w:fldCharType="separate"/>
      </w:r>
      <w:r w:rsidRPr="00D61290">
        <w:rPr>
          <w:rFonts w:ascii="Arial" w:hAnsi="Arial" w:cs="Arial"/>
          <w:color w:val="808080"/>
          <w:vertAlign w:val="superscript"/>
        </w:rPr>
        <w:t>6</w:t>
      </w:r>
      <w:r w:rsidRPr="00D61290">
        <w:rPr>
          <w:rFonts w:ascii="Arial" w:eastAsia="Times New Roman" w:hAnsi="Arial" w:cs="Arial"/>
          <w:color w:val="444444"/>
        </w:rPr>
        <w:fldChar w:fldCharType="end"/>
      </w:r>
      <w:r w:rsidRPr="00D61290">
        <w:rPr>
          <w:rFonts w:ascii="Arial" w:eastAsia="Times New Roman" w:hAnsi="Arial" w:cs="Arial"/>
          <w:color w:val="444444"/>
        </w:rPr>
        <w:t xml:space="preserve">. Version 2.18 is the LTR (long term release) right now, and is more stable then QGIS version 3.0. </w:t>
      </w:r>
    </w:p>
    <w:p w14:paraId="0EACECE2" w14:textId="77777777" w:rsidR="00D61290" w:rsidRPr="00D61290" w:rsidRDefault="00D61290" w:rsidP="00D61290">
      <w:r w:rsidRPr="00D61290">
        <w:rPr>
          <w:rFonts w:ascii="Arial" w:eastAsia="Times New Roman" w:hAnsi="Arial" w:cs="Arial"/>
          <w:color w:val="444444"/>
        </w:rPr>
        <w:t xml:space="preserve">Side </w:t>
      </w:r>
      <w:commentRangeStart w:id="5"/>
      <w:r w:rsidRPr="00D61290">
        <w:rPr>
          <w:rFonts w:ascii="Arial" w:eastAsia="Times New Roman" w:hAnsi="Arial" w:cs="Arial"/>
          <w:color w:val="444444"/>
        </w:rPr>
        <w:t>Note</w:t>
      </w:r>
      <w:commentRangeEnd w:id="5"/>
      <w:r w:rsidRPr="00D61290">
        <w:rPr>
          <w:rStyle w:val="CommentReference"/>
          <w:sz w:val="24"/>
          <w:szCs w:val="24"/>
        </w:rPr>
        <w:commentReference w:id="5"/>
      </w:r>
      <w:r w:rsidRPr="00D61290">
        <w:rPr>
          <w:rFonts w:ascii="Arial" w:eastAsia="Times New Roman" w:hAnsi="Arial" w:cs="Arial"/>
          <w:color w:val="444444"/>
        </w:rPr>
        <w:t>: the language I was reading was very similar to the language around GIT (commit, master branches, new features, etc.). It does use GIT!</w:t>
      </w:r>
    </w:p>
    <w:p w14:paraId="1B084364" w14:textId="77777777" w:rsidR="00D61290" w:rsidRPr="00D61290" w:rsidRDefault="00D61290" w:rsidP="00D61290"/>
    <w:p w14:paraId="270E0A07" w14:textId="77777777" w:rsidR="00D61290" w:rsidRPr="00D61290" w:rsidRDefault="00D61290" w:rsidP="00D61290">
      <w:pPr>
        <w:pStyle w:val="Heading2"/>
        <w:rPr>
          <w:b/>
          <w:sz w:val="24"/>
          <w:szCs w:val="24"/>
        </w:rPr>
      </w:pPr>
      <w:bookmarkStart w:id="6" w:name="_Toc515285366"/>
      <w:r w:rsidRPr="00D61290">
        <w:rPr>
          <w:b/>
          <w:sz w:val="24"/>
          <w:szCs w:val="24"/>
        </w:rPr>
        <w:t>1.3 Learning</w:t>
      </w:r>
      <w:bookmarkEnd w:id="6"/>
    </w:p>
    <w:p w14:paraId="60A378F2" w14:textId="77777777" w:rsidR="00D61290" w:rsidRPr="00D61290" w:rsidRDefault="00D61290" w:rsidP="00D61290">
      <w:r w:rsidRPr="00D61290">
        <w:t>Training manual for historians and historical social scientists.</w:t>
      </w:r>
      <w:r w:rsidRPr="00D61290">
        <w:fldChar w:fldCharType="begin"/>
      </w:r>
      <w:r w:rsidRPr="00D61290">
        <w:instrText xml:space="preserve"> ADDIN ZOTERO_ITEM CSL_CITATION {"citationID":"Omdo5ZHf","properties":{"formattedCitation":"\\super 23\\nosupersub{}","plainCitation":"23","noteIndex":0},"citationItems":[{"id":585,"uris":["http://zotero.org/users/4449767/items/83H97EIP"],"uri":["http://zotero.org/users/4449767/items/83H97EIP"],"itemData":{"id":585,"type":"webpage","title":"Scribd","container-title":"Scribd","URL":"https://www.scribd.com/embeds/225789617/content?start_page=1&amp;view_mode=scroll&amp;access_key=key-L1U5Xy7SjCkcwwgndKLN&amp;show_recommendations=true","language":"en","accessed":{"date-parts":[["2018",5,28]]}}}],"schema":"https://github.com/citation-style-language/schema/raw/master/csl-citation.json"} </w:instrText>
      </w:r>
      <w:r w:rsidRPr="00D61290">
        <w:fldChar w:fldCharType="separate"/>
      </w:r>
      <w:r w:rsidRPr="00D61290">
        <w:rPr>
          <w:rFonts w:ascii="Calibri" w:cs="Calibri"/>
          <w:vertAlign w:val="superscript"/>
        </w:rPr>
        <w:t>23</w:t>
      </w:r>
      <w:r w:rsidRPr="00D61290">
        <w:fldChar w:fldCharType="end"/>
      </w:r>
      <w:r w:rsidRPr="00D61290">
        <w:t xml:space="preserve"> </w:t>
      </w:r>
    </w:p>
    <w:p w14:paraId="7A63C3E9" w14:textId="77777777" w:rsidR="00D61290" w:rsidRPr="00D61290" w:rsidRDefault="00D61290" w:rsidP="00D61290">
      <w:r w:rsidRPr="00D61290">
        <w:tab/>
      </w:r>
      <w:hyperlink r:id="rId13" w:history="1">
        <w:r w:rsidRPr="00D61290">
          <w:rPr>
            <w:rStyle w:val="Hyperlink"/>
          </w:rPr>
          <w:t>http://www2.isu.edu/departments/history/gismanual.shtml</w:t>
        </w:r>
      </w:hyperlink>
      <w:r w:rsidRPr="00D61290">
        <w:t xml:space="preserve"> </w:t>
      </w:r>
    </w:p>
    <w:p w14:paraId="605FC657" w14:textId="77777777" w:rsidR="00D61290" w:rsidRPr="00D61290" w:rsidRDefault="00D61290" w:rsidP="00D61290">
      <w:r w:rsidRPr="00D61290">
        <w:t>Geospatial Historian has humanitarian GIS training</w:t>
      </w:r>
      <w:r w:rsidRPr="00D61290">
        <w:fldChar w:fldCharType="begin"/>
      </w:r>
      <w:r w:rsidRPr="00D61290">
        <w:instrText xml:space="preserve"> ADDIN ZOTERO_ITEM CSL_CITATION {"citationID":"UmAOELOp","properties":{"formattedCitation":"\\super 24\\nosupersub{}","plainCitation":"24","noteIndex":0},"citationItems":[{"id":589,"uris":["http://zotero.org/users/4449767/items/97PXTKII"],"uri":["http://zotero.org/users/4449767/items/97PXTKII"],"itemData":{"id":589,"type":"webpage","title":"Geospatial Historian","container-title":"Geospatial Historian","abstract":"Open HGIS Lessons and Resources","URL":"https://geospatialhistorian.wordpress.com/","language":"en","accessed":{"date-parts":[["2018",5,28]]}}}],"schema":"https://github.com/citation-style-language/schema/raw/master/csl-citation.json"} </w:instrText>
      </w:r>
      <w:r w:rsidRPr="00D61290">
        <w:fldChar w:fldCharType="separate"/>
      </w:r>
      <w:r w:rsidRPr="00D61290">
        <w:rPr>
          <w:rFonts w:ascii="Calibri" w:cs="Calibri"/>
          <w:vertAlign w:val="superscript"/>
        </w:rPr>
        <w:t>24</w:t>
      </w:r>
      <w:r w:rsidRPr="00D61290">
        <w:fldChar w:fldCharType="end"/>
      </w:r>
      <w:r w:rsidRPr="00D61290">
        <w:t>.</w:t>
      </w:r>
    </w:p>
    <w:p w14:paraId="5548EBD1" w14:textId="77777777" w:rsidR="00D61290" w:rsidRPr="00D61290" w:rsidRDefault="00D61290" w:rsidP="00D61290">
      <w:pPr>
        <w:ind w:firstLine="720"/>
      </w:pPr>
      <w:r w:rsidRPr="00D61290">
        <w:fldChar w:fldCharType="begin"/>
      </w:r>
      <w:r w:rsidRPr="00D61290">
        <w:instrText xml:space="preserve"> HYPERLINK "https://geospatialhistorian.wordpress.com" </w:instrText>
      </w:r>
      <w:r w:rsidRPr="00D61290">
        <w:fldChar w:fldCharType="separate"/>
      </w:r>
      <w:r w:rsidRPr="00D61290">
        <w:rPr>
          <w:rStyle w:val="Hyperlink"/>
        </w:rPr>
        <w:t>https://geospatialhistorian.wordpress.com</w:t>
      </w:r>
      <w:r w:rsidRPr="00D61290">
        <w:fldChar w:fldCharType="end"/>
      </w:r>
      <w:r w:rsidRPr="00D61290">
        <w:t xml:space="preserve"> </w:t>
      </w:r>
    </w:p>
    <w:p w14:paraId="698BA690" w14:textId="77777777" w:rsidR="00D61290" w:rsidRPr="00D61290" w:rsidRDefault="00D61290" w:rsidP="00D61290">
      <w:pPr>
        <w:outlineLvl w:val="0"/>
      </w:pPr>
    </w:p>
    <w:p w14:paraId="2D81C2E6" w14:textId="77777777" w:rsidR="00D61290" w:rsidRPr="00D61290" w:rsidRDefault="00D61290" w:rsidP="00D61290">
      <w:pPr>
        <w:outlineLvl w:val="0"/>
      </w:pPr>
      <w:r w:rsidRPr="00D61290">
        <w:t xml:space="preserve">Refer </w:t>
      </w:r>
      <w:hyperlink r:id="rId14" w:history="1">
        <w:r w:rsidRPr="00D61290">
          <w:rPr>
            <w:rStyle w:val="Hyperlink"/>
          </w:rPr>
          <w:t>here</w:t>
        </w:r>
      </w:hyperlink>
      <w:r w:rsidRPr="00D61290">
        <w:t xml:space="preserve"> for QGIS user guide </w:t>
      </w:r>
      <w:r w:rsidRPr="00D61290">
        <w:fldChar w:fldCharType="begin"/>
      </w:r>
      <w:r w:rsidRPr="00D61290">
        <w:instrText xml:space="preserve"> ADDIN ZOTERO_ITEM CSL_CITATION {"citationID":"4BTYyskC","properties":{"formattedCitation":"\\super 1\\nosupersub{}","plainCitation":"1","noteIndex":0},"citationItems":[{"id":562,"uris":["http://zotero.org/users/4449767/items/MLN8FDBH"],"uri":["http://zotero.org/users/4449767/items/MLN8FDBH"],"itemData":{"id":562,"type":"webpage","title":"QGIS User Guide","URL":"https://docs.qgis.org/2.18/en/docs/user_manual/","accessed":{"date-parts":[["2018",5,28]]}}}],"schema":"https://github.com/citation-style-language/schema/raw/master/csl-citation.json"} </w:instrText>
      </w:r>
      <w:r w:rsidRPr="00D61290">
        <w:fldChar w:fldCharType="separate"/>
      </w:r>
      <w:r w:rsidRPr="00D61290">
        <w:rPr>
          <w:rFonts w:ascii="Calibri" w:cs="Calibri"/>
          <w:vertAlign w:val="superscript"/>
        </w:rPr>
        <w:t>1</w:t>
      </w:r>
      <w:r w:rsidRPr="00D61290">
        <w:fldChar w:fldCharType="end"/>
      </w:r>
    </w:p>
    <w:p w14:paraId="661EAA33" w14:textId="77777777" w:rsidR="00D61290" w:rsidRPr="00D61290" w:rsidRDefault="00D61290" w:rsidP="00D61290">
      <w:pPr>
        <w:outlineLvl w:val="0"/>
      </w:pPr>
      <w:r w:rsidRPr="00D61290">
        <w:t xml:space="preserve">Refer </w:t>
      </w:r>
      <w:hyperlink r:id="rId15" w:history="1">
        <w:r w:rsidRPr="00D61290">
          <w:rPr>
            <w:rStyle w:val="Hyperlink"/>
          </w:rPr>
          <w:t>here</w:t>
        </w:r>
      </w:hyperlink>
      <w:r w:rsidRPr="00D61290">
        <w:t xml:space="preserve"> for modules</w:t>
      </w:r>
      <w:r w:rsidRPr="00D61290">
        <w:fldChar w:fldCharType="begin"/>
      </w:r>
      <w:r w:rsidRPr="00D61290">
        <w:instrText xml:space="preserve"> ADDIN ZOTERO_ITEM CSL_CITATION {"citationID":"fHxX73TW","properties":{"formattedCitation":"\\super 2\\nosupersub{}","plainCitation":"2","noteIndex":0},"citationItems":[{"id":564,"uris":["http://zotero.org/users/4449767/items/8EHJSCYY"],"uri":["http://zotero.org/users/4449767/items/8EHJSCYY"],"itemData":{"id":564,"type":"post-weblog","title":"GIS Modules – Smith College Project","URL":"https://sophia.smith.edu/gis-modules/","language":"en-US","accessed":{"date-parts":[["2018",5,28]]}}}],"schema":"https://github.com/citation-style-language/schema/raw/master/csl-citation.json"} </w:instrText>
      </w:r>
      <w:r w:rsidRPr="00D61290">
        <w:fldChar w:fldCharType="separate"/>
      </w:r>
      <w:r w:rsidRPr="00D61290">
        <w:rPr>
          <w:rFonts w:ascii="Calibri" w:cs="Calibri"/>
          <w:vertAlign w:val="superscript"/>
        </w:rPr>
        <w:t>2</w:t>
      </w:r>
      <w:r w:rsidRPr="00D61290">
        <w:fldChar w:fldCharType="end"/>
      </w:r>
      <w:r w:rsidRPr="00D61290">
        <w:tab/>
      </w:r>
      <w:r w:rsidRPr="00D61290">
        <w:tab/>
        <w:t>** Good</w:t>
      </w:r>
    </w:p>
    <w:p w14:paraId="41744CA8" w14:textId="77777777" w:rsidR="00D61290" w:rsidRPr="00D61290" w:rsidRDefault="00D61290" w:rsidP="00D61290">
      <w:pPr>
        <w:outlineLvl w:val="0"/>
      </w:pPr>
      <w:r w:rsidRPr="00D61290">
        <w:lastRenderedPageBreak/>
        <w:t xml:space="preserve">Refer </w:t>
      </w:r>
      <w:hyperlink r:id="rId16" w:history="1">
        <w:r w:rsidRPr="00D61290">
          <w:rPr>
            <w:rStyle w:val="Hyperlink"/>
          </w:rPr>
          <w:t>he</w:t>
        </w:r>
        <w:r w:rsidRPr="00D61290">
          <w:rPr>
            <w:rStyle w:val="Hyperlink"/>
          </w:rPr>
          <w:t>r</w:t>
        </w:r>
        <w:r w:rsidRPr="00D61290">
          <w:rPr>
            <w:rStyle w:val="Hyperlink"/>
          </w:rPr>
          <w:t>e</w:t>
        </w:r>
      </w:hyperlink>
      <w:r w:rsidRPr="00D61290">
        <w:t xml:space="preserve"> for training manual</w:t>
      </w:r>
      <w:r w:rsidRPr="00D61290">
        <w:fldChar w:fldCharType="begin"/>
      </w:r>
      <w:r w:rsidRPr="00D61290">
        <w:instrText xml:space="preserve"> ADDIN ZOTERO_ITEM CSL_CITATION {"citationID":"bVS06y4V","properties":{"formattedCitation":"\\super 3\\nosupersub{}","plainCitation":"3","noteIndex":0},"citationItems":[{"id":572,"uris":["http://zotero.org/users/4449767/items/EFGA3SVD"],"uri":["http://zotero.org/users/4449767/items/EFGA3SVD"],"itemData":{"id":572,"type":"webpage","title":"QGIS Training Manual","URL":"https://docs.qgis.org/2.18/en/docs/training_manual/","accessed":{"date-parts":[["2018",5,28]]}}}],"schema":"https://github.com/citation-style-language/schema/raw/master/csl-citation.json"} </w:instrText>
      </w:r>
      <w:r w:rsidRPr="00D61290">
        <w:fldChar w:fldCharType="separate"/>
      </w:r>
      <w:r w:rsidRPr="00D61290">
        <w:rPr>
          <w:rFonts w:ascii="Calibri" w:cs="Calibri"/>
          <w:vertAlign w:val="superscript"/>
        </w:rPr>
        <w:t>3</w:t>
      </w:r>
      <w:r w:rsidRPr="00D61290">
        <w:fldChar w:fldCharType="end"/>
      </w:r>
    </w:p>
    <w:p w14:paraId="25AD929D" w14:textId="77777777" w:rsidR="00D61290" w:rsidRPr="00D61290" w:rsidRDefault="00D61290" w:rsidP="00D61290">
      <w:pPr>
        <w:outlineLvl w:val="0"/>
        <w:rPr>
          <w:u w:val="single"/>
        </w:rPr>
      </w:pPr>
    </w:p>
    <w:p w14:paraId="0EDE52C0" w14:textId="77777777" w:rsidR="00D61290" w:rsidRPr="00D61290" w:rsidRDefault="00D61290" w:rsidP="00D61290">
      <w:pPr>
        <w:outlineLvl w:val="0"/>
        <w:rPr>
          <w:rFonts w:ascii="Times New Roman" w:hAnsi="Times New Roman" w:cs="Times New Roman"/>
          <w:vertAlign w:val="superscript"/>
        </w:rPr>
      </w:pPr>
      <w:r w:rsidRPr="00D61290">
        <w:rPr>
          <w:u w:val="single"/>
        </w:rPr>
        <w:t>Places to look for GIS information</w:t>
      </w:r>
    </w:p>
    <w:p w14:paraId="02194EB2" w14:textId="77777777" w:rsidR="00D61290" w:rsidRPr="00D61290" w:rsidRDefault="00D61290" w:rsidP="00D61290">
      <w:pPr>
        <w:pStyle w:val="ListParagraph"/>
        <w:numPr>
          <w:ilvl w:val="0"/>
          <w:numId w:val="1"/>
        </w:numPr>
      </w:pPr>
      <w:r w:rsidRPr="00D61290">
        <w:t>Digital Geography</w:t>
      </w:r>
    </w:p>
    <w:p w14:paraId="1FECA5F5" w14:textId="77777777" w:rsidR="00D61290" w:rsidRPr="00D61290" w:rsidRDefault="00D61290" w:rsidP="00D61290">
      <w:pPr>
        <w:pStyle w:val="ListParagraph"/>
        <w:numPr>
          <w:ilvl w:val="0"/>
          <w:numId w:val="1"/>
        </w:numPr>
      </w:pPr>
      <w:r w:rsidRPr="00D61290">
        <w:t>Flickr Map showcase/photos</w:t>
      </w:r>
    </w:p>
    <w:p w14:paraId="54A770B0" w14:textId="77777777" w:rsidR="00D61290" w:rsidRPr="00D61290" w:rsidRDefault="00D61290" w:rsidP="00D61290">
      <w:pPr>
        <w:pStyle w:val="ListParagraph"/>
        <w:numPr>
          <w:ilvl w:val="0"/>
          <w:numId w:val="1"/>
        </w:numPr>
      </w:pPr>
      <w:r w:rsidRPr="00D61290">
        <w:t>QGIS.org blog</w:t>
      </w:r>
      <w:r w:rsidRPr="00D61290">
        <w:fldChar w:fldCharType="begin"/>
      </w:r>
      <w:r w:rsidRPr="00D61290">
        <w:instrText xml:space="preserve"> ADDIN ZOTERO_ITEM CSL_CITATION {"citationID":"snVzbnU9","properties":{"formattedCitation":"\\super 20\\nosupersub{}","plainCitation":"20","noteIndex":0},"citationItems":[{"id":548,"uris":["http://zotero.org/users/4449767/items/LDG65DHR"],"uri":["http://zotero.org/users/4449767/items/LDG65DHR"],"itemData":{"id":548,"type":"webpage","title":"QGIS.org blog","container-title":"QGIS.org blog","URL":"http://blog.qgis.org/","language":"en","accessed":{"date-parts":[["2018",5,28]]}}}],"schema":"https://github.com/citation-style-language/schema/raw/master/csl-citation.json"} </w:instrText>
      </w:r>
      <w:r w:rsidRPr="00D61290">
        <w:fldChar w:fldCharType="separate"/>
      </w:r>
      <w:r w:rsidRPr="00D61290">
        <w:rPr>
          <w:rFonts w:ascii="Calibri" w:cs="Calibri"/>
          <w:vertAlign w:val="superscript"/>
        </w:rPr>
        <w:t>20</w:t>
      </w:r>
      <w:r w:rsidRPr="00D61290">
        <w:fldChar w:fldCharType="end"/>
      </w:r>
    </w:p>
    <w:p w14:paraId="369AE1C3" w14:textId="77777777" w:rsidR="00D61290" w:rsidRPr="00D61290" w:rsidRDefault="00D61290" w:rsidP="00D61290">
      <w:pPr>
        <w:pStyle w:val="ListParagraph"/>
        <w:numPr>
          <w:ilvl w:val="0"/>
          <w:numId w:val="1"/>
        </w:numPr>
      </w:pPr>
      <w:r w:rsidRPr="00D61290">
        <w:t>Northroad</w:t>
      </w:r>
    </w:p>
    <w:p w14:paraId="6ED3B6CD" w14:textId="77777777" w:rsidR="00D61290" w:rsidRPr="00D61290" w:rsidRDefault="00D61290" w:rsidP="00D61290">
      <w:pPr>
        <w:pStyle w:val="ListParagraph"/>
        <w:numPr>
          <w:ilvl w:val="0"/>
          <w:numId w:val="1"/>
        </w:numPr>
      </w:pPr>
      <w:r w:rsidRPr="00D61290">
        <w:t>Cadline Community</w:t>
      </w:r>
    </w:p>
    <w:p w14:paraId="4B18C2D2" w14:textId="77777777" w:rsidR="00D61290" w:rsidRPr="00D61290" w:rsidRDefault="00D61290" w:rsidP="00D61290">
      <w:pPr>
        <w:pStyle w:val="ListParagraph"/>
        <w:numPr>
          <w:ilvl w:val="0"/>
          <w:numId w:val="1"/>
        </w:numPr>
      </w:pPr>
      <w:r w:rsidRPr="00D61290">
        <w:t>Stack Exchange</w:t>
      </w:r>
      <w:r w:rsidRPr="00D61290">
        <w:fldChar w:fldCharType="begin"/>
      </w:r>
      <w:r w:rsidRPr="00D61290">
        <w:instrText xml:space="preserve"> ADDIN ZOTERO_ITEM CSL_CITATION {"citationID":"O1x9rqSf","properties":{"formattedCitation":"\\super 21\\nosupersub{}","plainCitation":"21","noteIndex":0},"citationItems":[{"id":541,"uris":["http://zotero.org/users/4449767/items/YUBD79M4"],"uri":["http://zotero.org/users/4449767/items/YUBD79M4"],"itemData":{"id":541,"type":"webpage","title":"Distinction between Difference and Clip tools in QGIS?","container-title":"Geographic Information Systems Stack Exchange","URL":"https://gis.stackexchange.com/questions/76839/distinction-between-difference-and-clip-tools-in-qgis","accessed":{"date-parts":[["2018",5,28]]}}}],"schema":"https://github.com/citation-style-language/schema/raw/master/csl-citation.json"} </w:instrText>
      </w:r>
      <w:r w:rsidRPr="00D61290">
        <w:fldChar w:fldCharType="separate"/>
      </w:r>
      <w:r w:rsidRPr="00D61290">
        <w:rPr>
          <w:rFonts w:ascii="Calibri" w:cs="Calibri"/>
          <w:vertAlign w:val="superscript"/>
        </w:rPr>
        <w:t>21</w:t>
      </w:r>
      <w:r w:rsidRPr="00D61290">
        <w:fldChar w:fldCharType="end"/>
      </w:r>
    </w:p>
    <w:p w14:paraId="0FF6BEF2" w14:textId="77777777" w:rsidR="00D61290" w:rsidRPr="00D61290" w:rsidRDefault="00D61290" w:rsidP="00D61290"/>
    <w:p w14:paraId="0807F66D" w14:textId="77777777" w:rsidR="00D61290" w:rsidRPr="00D61290" w:rsidRDefault="00D61290" w:rsidP="00D61290">
      <w:pPr>
        <w:pStyle w:val="Heading1"/>
        <w:rPr>
          <w:b/>
          <w:sz w:val="24"/>
          <w:szCs w:val="24"/>
        </w:rPr>
      </w:pPr>
      <w:bookmarkStart w:id="7" w:name="_Toc515285367"/>
      <w:r w:rsidRPr="00D61290">
        <w:rPr>
          <w:b/>
          <w:sz w:val="24"/>
          <w:szCs w:val="24"/>
        </w:rPr>
        <w:t>2.0 Examples</w:t>
      </w:r>
      <w:bookmarkEnd w:id="7"/>
    </w:p>
    <w:p w14:paraId="34856307" w14:textId="77777777" w:rsidR="00D61290" w:rsidRPr="00D61290" w:rsidRDefault="00D61290" w:rsidP="00D61290">
      <w:pPr>
        <w:ind w:firstLine="720"/>
      </w:pPr>
      <w:r w:rsidRPr="00D61290">
        <w:t>QGIS allows for many projections of land and features layered on top of each other through a geometric network. Some modeling examples are topological, hydrological, and cartographic modeling. Other system features are map overlay, geostatistics, geocoding, and graphic display techniques. I collects characteristics from maps and projects that might be helpful in the visualization of this research project.</w:t>
      </w:r>
    </w:p>
    <w:p w14:paraId="7C34DC8E" w14:textId="77777777" w:rsidR="00D61290" w:rsidRPr="00D61290" w:rsidRDefault="00D61290" w:rsidP="00D61290">
      <w:pPr>
        <w:ind w:firstLine="720"/>
      </w:pPr>
    </w:p>
    <w:p w14:paraId="12FE2BB3" w14:textId="77777777" w:rsidR="00D61290" w:rsidRPr="00D61290" w:rsidRDefault="00D61290" w:rsidP="00D61290"/>
    <w:p w14:paraId="3BDF2C19" w14:textId="77777777" w:rsidR="00D61290" w:rsidRPr="00D61290" w:rsidRDefault="00D61290" w:rsidP="00D61290">
      <w:pPr>
        <w:pStyle w:val="Heading2"/>
        <w:rPr>
          <w:b/>
          <w:sz w:val="24"/>
          <w:szCs w:val="24"/>
        </w:rPr>
      </w:pPr>
      <w:bookmarkStart w:id="8" w:name="_Toc515285368"/>
      <w:r w:rsidRPr="00D61290">
        <w:rPr>
          <w:b/>
          <w:sz w:val="24"/>
          <w:szCs w:val="24"/>
        </w:rPr>
        <w:t>2.1 Timeline elements</w:t>
      </w:r>
      <w:bookmarkEnd w:id="8"/>
    </w:p>
    <w:p w14:paraId="7BAB8C27" w14:textId="77777777" w:rsidR="00D61290" w:rsidRPr="00D61290" w:rsidRDefault="00D61290" w:rsidP="00D61290">
      <w:pPr>
        <w:outlineLvl w:val="0"/>
        <w:rPr>
          <w:u w:val="single"/>
        </w:rPr>
      </w:pPr>
      <w:r w:rsidRPr="00D61290">
        <w:rPr>
          <w:u w:val="single"/>
        </w:rPr>
        <w:t xml:space="preserve">Creating Timeline Gif (in QGIS) </w:t>
      </w:r>
      <w:r w:rsidRPr="00D61290">
        <w:rPr>
          <w:u w:val="single"/>
        </w:rPr>
        <w:fldChar w:fldCharType="begin"/>
      </w:r>
      <w:r w:rsidRPr="00D61290">
        <w:rPr>
          <w:u w:val="single"/>
        </w:rPr>
        <w:instrText xml:space="preserve"> ADDIN ZOTERO_ITEM CSL_CITATION {"citationID":"sjJa4TnE","properties":{"formattedCitation":"\\super 16\\nosupersub{}","plainCitation":"16","noteIndex":0},"citationItems":[{"id":546,"uris":["http://zotero.org/users/4449767/items/ZPH9F9ML"],"uri":["http://zotero.org/users/4449767/items/ZPH9F9ML"],"itemData":{"id":546,"type":"post-weblog","title":"QGIS Archives","container-title":"Digital Geography","abstract":"digital-geography.com is your blog for all digital aspects of geosciences.","URL":"http://www.digital-geography.com/category/qgis/","language":"de","accessed":{"date-parts":[["2018",5,28]]}}}],"schema":"https://github.com/citation-style-language/schema/raw/master/csl-citation.json"} </w:instrText>
      </w:r>
      <w:r w:rsidRPr="00D61290">
        <w:rPr>
          <w:u w:val="single"/>
        </w:rPr>
        <w:fldChar w:fldCharType="separate"/>
      </w:r>
      <w:r w:rsidRPr="00D61290">
        <w:rPr>
          <w:rFonts w:ascii="Calibri" w:cs="Calibri"/>
          <w:u w:val="single"/>
          <w:vertAlign w:val="superscript"/>
        </w:rPr>
        <w:t>16</w:t>
      </w:r>
      <w:r w:rsidRPr="00D61290">
        <w:rPr>
          <w:u w:val="single"/>
        </w:rPr>
        <w:fldChar w:fldCharType="end"/>
      </w:r>
    </w:p>
    <w:p w14:paraId="7F2CA289" w14:textId="77777777" w:rsidR="00D61290" w:rsidRPr="00D61290" w:rsidRDefault="00D61290" w:rsidP="00D61290">
      <w:pPr>
        <w:outlineLvl w:val="0"/>
      </w:pPr>
      <w:r w:rsidRPr="00D61290">
        <w:t>Great example</w:t>
      </w:r>
      <w:r w:rsidRPr="00D61290">
        <w:fldChar w:fldCharType="begin"/>
      </w:r>
      <w:r w:rsidRPr="00D61290">
        <w:instrText xml:space="preserve"> ADDIN ZOTERO_ITEM CSL_CITATION {"citationID":"Hvg5Ltoz","properties":{"formattedCitation":"\\super 17\\nosupersub{}","plainCitation":"17","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rsidRPr="00D61290">
        <w:fldChar w:fldCharType="separate"/>
      </w:r>
      <w:r w:rsidRPr="00D61290">
        <w:rPr>
          <w:rFonts w:ascii="Calibri" w:cs="Calibri"/>
          <w:vertAlign w:val="superscript"/>
        </w:rPr>
        <w:t>17</w:t>
      </w:r>
      <w:r w:rsidRPr="00D61290">
        <w:fldChar w:fldCharType="end"/>
      </w:r>
      <w:r w:rsidRPr="00D61290">
        <w:t xml:space="preserve">, but done with ArcGIS. </w:t>
      </w:r>
      <w:proofErr w:type="spellStart"/>
      <w:r w:rsidRPr="00D61290">
        <w:t>TimeMap</w:t>
      </w:r>
      <w:proofErr w:type="spellEnd"/>
      <w:r w:rsidRPr="00D61290">
        <w:t xml:space="preserve"> is a web mapping application</w:t>
      </w:r>
      <w:r w:rsidRPr="00D61290">
        <w:fldChar w:fldCharType="begin"/>
      </w:r>
      <w:r w:rsidRPr="00D61290">
        <w:instrText xml:space="preserve"> ADDIN ZOTERO_ITEM CSL_CITATION {"citationID":"ODu5i8Lw","properties":{"formattedCitation":"\\super 5\\nosupersub{}","plainCitation":"5","noteIndex":0},"citationItems":[{"id":583,"uris":["http://zotero.org/users/4449767/items/6PU6WIZ4"],"uri":["http://zotero.org/users/4449767/items/6PU6WIZ4"],"itemData":{"id":583,"type":"webpage","title":"ECAI - Electronic Cultural Atlas Initiative","URL":"http://ecai.org/tech/timemap07.html","accessed":{"date-parts":[["2018",5,28]]}}}],"schema":"https://github.com/citation-style-language/schema/raw/master/csl-citation.json"} </w:instrText>
      </w:r>
      <w:r w:rsidRPr="00D61290">
        <w:fldChar w:fldCharType="separate"/>
      </w:r>
      <w:r w:rsidRPr="00D61290">
        <w:rPr>
          <w:rFonts w:ascii="Calibri" w:cs="Calibri"/>
          <w:vertAlign w:val="superscript"/>
        </w:rPr>
        <w:t>5</w:t>
      </w:r>
      <w:r w:rsidRPr="00D61290">
        <w:fldChar w:fldCharType="end"/>
      </w:r>
      <w:r w:rsidRPr="00D61290">
        <w:t>. HGIS is a process of layering old maps over new maps</w:t>
      </w:r>
      <w:r w:rsidRPr="00D61290">
        <w:fldChar w:fldCharType="begin"/>
      </w:r>
      <w:r w:rsidRPr="00D61290">
        <w:instrText xml:space="preserve"> ADDIN ZOTERO_ITEM CSL_CITATION {"citationID":"1MXeVA3c","properties":{"formattedCitation":"\\super 18\\nosupersub{}","plainCitation":"18","noteIndex":0},"citationItems":[{"id":574,"uris":["http://zotero.org/users/4449767/items/JQQDBNAY"],"uri":["http://zotero.org/users/4449767/items/JQQDBNAY"],"itemData":{"id":574,"type":"webpage","title":"Historical GIS Research Network","URL":"http://www.hgis.org.uk/what_is.htm","accessed":{"date-parts":[["2018",5,28]]}}}],"schema":"https://github.com/citation-style-language/schema/raw/master/csl-citation.json"} </w:instrText>
      </w:r>
      <w:r w:rsidRPr="00D61290">
        <w:fldChar w:fldCharType="separate"/>
      </w:r>
      <w:r w:rsidRPr="00D61290">
        <w:rPr>
          <w:rFonts w:ascii="Calibri" w:cs="Calibri"/>
          <w:vertAlign w:val="superscript"/>
        </w:rPr>
        <w:t>18</w:t>
      </w:r>
      <w:r w:rsidRPr="00D61290">
        <w:fldChar w:fldCharType="end"/>
      </w:r>
      <w:r w:rsidRPr="00D61290">
        <w:t>.</w:t>
      </w:r>
    </w:p>
    <w:p w14:paraId="6E645109" w14:textId="77777777" w:rsidR="00D61290" w:rsidRPr="00D61290" w:rsidRDefault="00D61290" w:rsidP="00D61290"/>
    <w:p w14:paraId="1985BC6F" w14:textId="77777777" w:rsidR="00D61290" w:rsidRPr="00D61290" w:rsidRDefault="00D61290" w:rsidP="00D61290">
      <w:pPr>
        <w:rPr>
          <w:u w:val="single"/>
        </w:rPr>
      </w:pPr>
      <w:r w:rsidRPr="00D61290">
        <w:rPr>
          <w:u w:val="single"/>
        </w:rPr>
        <w:t>The Heartbeat of a region (in ArcGIS)</w:t>
      </w:r>
      <w:r w:rsidRPr="00D61290">
        <w:rPr>
          <w:u w:val="single"/>
        </w:rPr>
        <w:fldChar w:fldCharType="begin"/>
      </w:r>
      <w:r w:rsidRPr="00D61290">
        <w:rPr>
          <w:u w:val="single"/>
        </w:rPr>
        <w:instrText xml:space="preserve"> ADDIN ZOTERO_ITEM CSL_CITATION {"citationID":"ZLwrE9Ed","properties":{"formattedCitation":"\\super 17\\nosupersub{}","plainCitation":"17","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rsidRPr="00D61290">
        <w:rPr>
          <w:u w:val="single"/>
        </w:rPr>
        <w:fldChar w:fldCharType="separate"/>
      </w:r>
      <w:r w:rsidRPr="00D61290">
        <w:rPr>
          <w:rFonts w:ascii="Calibri" w:cs="Calibri"/>
          <w:u w:val="single"/>
          <w:vertAlign w:val="superscript"/>
        </w:rPr>
        <w:t>17</w:t>
      </w:r>
      <w:r w:rsidRPr="00D61290">
        <w:rPr>
          <w:u w:val="single"/>
        </w:rPr>
        <w:fldChar w:fldCharType="end"/>
      </w:r>
    </w:p>
    <w:p w14:paraId="3A9AB309" w14:textId="77777777" w:rsidR="00D61290" w:rsidRPr="00D61290" w:rsidRDefault="00D61290" w:rsidP="00D61290">
      <w:r w:rsidRPr="00D61290">
        <w:tab/>
        <w:t xml:space="preserve">Analysis the traffic patterns in a city and shows intensity in a Gif. </w:t>
      </w:r>
    </w:p>
    <w:p w14:paraId="5BD32966" w14:textId="77777777" w:rsidR="00D61290" w:rsidRPr="00D61290" w:rsidRDefault="00D61290" w:rsidP="00D61290"/>
    <w:p w14:paraId="4EE812AF" w14:textId="77777777" w:rsidR="00D61290" w:rsidRPr="00D61290" w:rsidRDefault="00D61290" w:rsidP="00D61290">
      <w:pPr>
        <w:rPr>
          <w:u w:val="single"/>
        </w:rPr>
      </w:pPr>
      <w:r w:rsidRPr="00D61290">
        <w:rPr>
          <w:u w:val="single"/>
        </w:rPr>
        <w:t>African American and Latino migration is the United States</w:t>
      </w:r>
      <w:r w:rsidRPr="00D61290">
        <w:rPr>
          <w:u w:val="single"/>
        </w:rPr>
        <w:fldChar w:fldCharType="begin"/>
      </w:r>
      <w:r w:rsidRPr="00D61290">
        <w:rPr>
          <w:u w:val="single"/>
        </w:rPr>
        <w:instrText xml:space="preserve"> ADDIN ZOTERO_ITEM CSL_CITATION {"citationID":"5UYymntZ","properties":{"formattedCitation":"\\super 22\\nosupersub{}","plainCitation":"22","noteIndex":0},"citationItems":[{"id":587,"uris":["http://zotero.org/users/4449767/items/VLU52R2K"],"uri":["http://zotero.org/users/4449767/items/VLU52R2K"],"itemData":{"id":587,"type":"webpage","title":"American Migrations","URL":"http://ammig.gisforhistory.org/","accessed":{"date-parts":[["2018",5,28]]}}}],"schema":"https://github.com/citation-style-language/schema/raw/master/csl-citation.json"} </w:instrText>
      </w:r>
      <w:r w:rsidRPr="00D61290">
        <w:rPr>
          <w:u w:val="single"/>
        </w:rPr>
        <w:fldChar w:fldCharType="separate"/>
      </w:r>
      <w:r w:rsidRPr="00D61290">
        <w:rPr>
          <w:rFonts w:ascii="Calibri" w:cs="Calibri"/>
          <w:u w:val="single"/>
          <w:vertAlign w:val="superscript"/>
        </w:rPr>
        <w:t>22</w:t>
      </w:r>
      <w:r w:rsidRPr="00D61290">
        <w:rPr>
          <w:u w:val="single"/>
        </w:rPr>
        <w:fldChar w:fldCharType="end"/>
      </w:r>
    </w:p>
    <w:p w14:paraId="38219B3E" w14:textId="77777777" w:rsidR="00D61290" w:rsidRPr="00D61290" w:rsidRDefault="00D61290" w:rsidP="00D61290"/>
    <w:p w14:paraId="7C4D60ED" w14:textId="77777777" w:rsidR="00D61290" w:rsidRPr="00D61290" w:rsidRDefault="00D61290" w:rsidP="00D61290">
      <w:pPr>
        <w:pStyle w:val="Heading1"/>
        <w:rPr>
          <w:b/>
          <w:sz w:val="24"/>
          <w:szCs w:val="24"/>
        </w:rPr>
      </w:pPr>
      <w:bookmarkStart w:id="9" w:name="_Toc515285369"/>
      <w:r w:rsidRPr="00D61290">
        <w:rPr>
          <w:b/>
          <w:sz w:val="24"/>
          <w:szCs w:val="24"/>
        </w:rPr>
        <w:t>3.0 Data Sources</w:t>
      </w:r>
      <w:bookmarkEnd w:id="9"/>
    </w:p>
    <w:p w14:paraId="3F8C6846" w14:textId="77777777" w:rsidR="00D61290" w:rsidRPr="00D61290" w:rsidRDefault="00D61290" w:rsidP="00D61290">
      <w:pPr>
        <w:outlineLvl w:val="0"/>
      </w:pPr>
      <w:r w:rsidRPr="00D61290">
        <w:t xml:space="preserve">Locations: OpenStreetMap (crowdsourcing, Open Layers (custom applications), Ordnance Survey, NASA, USGS, Natural Resources of Canada, </w:t>
      </w:r>
      <w:proofErr w:type="spellStart"/>
      <w:r w:rsidRPr="00D61290">
        <w:t>Esri</w:t>
      </w:r>
      <w:proofErr w:type="spellEnd"/>
      <w:r w:rsidRPr="00D61290">
        <w:t>.</w:t>
      </w:r>
    </w:p>
    <w:p w14:paraId="088908CB" w14:textId="77777777" w:rsidR="00D61290" w:rsidRPr="00D61290" w:rsidRDefault="00D61290" w:rsidP="00D61290"/>
    <w:p w14:paraId="0C23128A" w14:textId="77777777" w:rsidR="00D61290" w:rsidRPr="00D61290" w:rsidRDefault="00D61290" w:rsidP="00D61290">
      <w:pPr>
        <w:outlineLvl w:val="0"/>
      </w:pPr>
      <w:r w:rsidRPr="00D61290">
        <w:t>Make road routs (</w:t>
      </w:r>
      <w:hyperlink r:id="rId17" w:history="1">
        <w:r w:rsidRPr="00D61290">
          <w:rPr>
            <w:rStyle w:val="Hyperlink"/>
          </w:rPr>
          <w:t>he</w:t>
        </w:r>
        <w:r w:rsidRPr="00D61290">
          <w:rPr>
            <w:rStyle w:val="Hyperlink"/>
          </w:rPr>
          <w:t>r</w:t>
        </w:r>
        <w:r w:rsidRPr="00D61290">
          <w:rPr>
            <w:rStyle w:val="Hyperlink"/>
          </w:rPr>
          <w:t>e</w:t>
        </w:r>
      </w:hyperlink>
      <w:r w:rsidRPr="00D61290">
        <w:t>)</w:t>
      </w:r>
      <w:r w:rsidRPr="00D61290">
        <w:fldChar w:fldCharType="begin"/>
      </w:r>
      <w:r w:rsidRPr="00D61290">
        <w:instrText xml:space="preserve"> ADDIN ZOTERO_ITEM CSL_CITATION {"citationID":"Pw1iTpo0","properties":{"formattedCitation":"\\super 19\\nosupersub{}","plainCitation":"19","noteIndex":0},"citationItems":[{"id":581,"uris":["http://zotero.org/users/4449767/items/REM76SCK"],"uri":["http://zotero.org/users/4449767/items/REM76SCK"],"itemData":{"id":581,"type":"webpage","title":"Openrouteservice Maps","URL":"https://maps.openrouteservice.org/directions?n1=49.409445&amp;n2=8.692953&amp;n3=13&amp;b=0&amp;k1=en-US&amp;k2=km","accessed":{"date-parts":[["2018",5,28]]}}}],"schema":"https://github.com/citation-style-language/schema/raw/master/csl-citation.json"} </w:instrText>
      </w:r>
      <w:r w:rsidRPr="00D61290">
        <w:fldChar w:fldCharType="separate"/>
      </w:r>
      <w:r w:rsidRPr="00D61290">
        <w:rPr>
          <w:rFonts w:ascii="Calibri" w:cs="Calibri"/>
          <w:vertAlign w:val="superscript"/>
        </w:rPr>
        <w:t>19</w:t>
      </w:r>
      <w:r w:rsidRPr="00D61290">
        <w:fldChar w:fldCharType="end"/>
      </w:r>
    </w:p>
    <w:p w14:paraId="388AF3DA" w14:textId="77777777" w:rsidR="00D61290" w:rsidRPr="00D61290" w:rsidRDefault="00D61290" w:rsidP="00D61290"/>
    <w:p w14:paraId="45B9C31E" w14:textId="77777777" w:rsidR="00D61290" w:rsidRPr="00D61290" w:rsidRDefault="00D61290" w:rsidP="00D61290">
      <w:pPr>
        <w:pStyle w:val="Heading1"/>
        <w:rPr>
          <w:b/>
          <w:sz w:val="24"/>
          <w:szCs w:val="24"/>
        </w:rPr>
      </w:pPr>
      <w:bookmarkStart w:id="10" w:name="_Toc515285370"/>
      <w:r w:rsidRPr="00D61290">
        <w:rPr>
          <w:b/>
          <w:sz w:val="24"/>
          <w:szCs w:val="24"/>
        </w:rPr>
        <w:t>4.0 Sustainability and GIS</w:t>
      </w:r>
      <w:bookmarkEnd w:id="10"/>
    </w:p>
    <w:p w14:paraId="027F3656" w14:textId="77777777" w:rsidR="00D61290" w:rsidRPr="00D61290" w:rsidRDefault="00D61290" w:rsidP="00D61290"/>
    <w:p w14:paraId="65542BF3" w14:textId="77777777" w:rsidR="00D61290" w:rsidRPr="00D61290" w:rsidRDefault="00D61290" w:rsidP="00D61290">
      <w:pPr>
        <w:outlineLvl w:val="0"/>
      </w:pPr>
      <w:r w:rsidRPr="00D61290">
        <w:t>QUESTION</w:t>
      </w:r>
    </w:p>
    <w:p w14:paraId="6926F7A6" w14:textId="77777777" w:rsidR="00D61290" w:rsidRPr="00D61290" w:rsidRDefault="00D61290" w:rsidP="00D61290">
      <w:pPr>
        <w:pStyle w:val="ListParagraph"/>
        <w:numPr>
          <w:ilvl w:val="0"/>
          <w:numId w:val="1"/>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GIS active domain</w:t>
      </w:r>
    </w:p>
    <w:p w14:paraId="16F77B24" w14:textId="77777777" w:rsidR="00D61290" w:rsidRPr="00D61290" w:rsidRDefault="00D61290" w:rsidP="00D61290">
      <w:pPr>
        <w:pStyle w:val="ListParagraph"/>
        <w:numPr>
          <w:ilvl w:val="1"/>
          <w:numId w:val="1"/>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Sync up server? (move around computers)</w:t>
      </w:r>
    </w:p>
    <w:p w14:paraId="2F3BD3C5" w14:textId="77777777" w:rsidR="00D61290" w:rsidRPr="00D61290" w:rsidRDefault="00D61290" w:rsidP="00D61290">
      <w:pPr>
        <w:pStyle w:val="ListParagraph"/>
        <w:numPr>
          <w:ilvl w:val="0"/>
          <w:numId w:val="1"/>
        </w:numPr>
        <w:spacing w:before="100" w:beforeAutospacing="1" w:after="100" w:afterAutospacing="1"/>
        <w:jc w:val="both"/>
        <w:rPr>
          <w:rFonts w:ascii="Arial" w:eastAsia="Times New Roman" w:hAnsi="Arial" w:cs="Arial"/>
          <w:color w:val="444444"/>
        </w:rPr>
      </w:pPr>
      <w:r w:rsidRPr="00D61290">
        <w:rPr>
          <w:rFonts w:ascii="Arial" w:eastAsia="Times New Roman" w:hAnsi="Arial" w:cs="Arial"/>
          <w:color w:val="444444"/>
        </w:rPr>
        <w:t>How do I get QGIS desktop (what’s the difference between desktop and server)</w:t>
      </w:r>
    </w:p>
    <w:p w14:paraId="60E51ECA" w14:textId="59D9E303" w:rsidR="004767F4" w:rsidRPr="00D61290" w:rsidRDefault="004767F4" w:rsidP="004767F4"/>
    <w:p w14:paraId="6585A973" w14:textId="77777777" w:rsidR="00D61290" w:rsidRPr="00D61290" w:rsidRDefault="00D61290" w:rsidP="004767F4"/>
    <w:p w14:paraId="02E70F1A" w14:textId="4BE42097" w:rsidR="004767F4" w:rsidRPr="00D61290" w:rsidRDefault="004767F4" w:rsidP="00803933">
      <w:pPr>
        <w:outlineLvl w:val="0"/>
      </w:pPr>
      <w:r w:rsidRPr="00D61290">
        <w:t>Resources</w:t>
      </w:r>
      <w:r w:rsidR="00811BB5" w:rsidRPr="00D61290">
        <w:t xml:space="preserve"> </w:t>
      </w:r>
    </w:p>
    <w:p w14:paraId="294EAC45" w14:textId="77777777" w:rsidR="00803933" w:rsidRPr="00D61290" w:rsidRDefault="002A42D7" w:rsidP="00803933">
      <w:pPr>
        <w:pStyle w:val="Bibliography"/>
        <w:rPr>
          <w:rFonts w:ascii="Calibri" w:cs="Calibri"/>
        </w:rPr>
      </w:pPr>
      <w:r w:rsidRPr="00D61290">
        <w:fldChar w:fldCharType="begin"/>
      </w:r>
      <w:r w:rsidRPr="00D61290">
        <w:instrText xml:space="preserve"> ADDIN ZOTERO_BIBL {"uncited":[],"omitted":[],"custom":[]} CSL_BIBLIOGRAPHY </w:instrText>
      </w:r>
      <w:r w:rsidRPr="00D61290">
        <w:fldChar w:fldCharType="separate"/>
      </w:r>
      <w:r w:rsidR="00803933" w:rsidRPr="00D61290">
        <w:rPr>
          <w:rFonts w:ascii="Calibri" w:cs="Calibri"/>
        </w:rPr>
        <w:t>1.</w:t>
      </w:r>
      <w:r w:rsidR="00803933" w:rsidRPr="00D61290">
        <w:rPr>
          <w:rFonts w:ascii="Calibri" w:cs="Calibri"/>
        </w:rPr>
        <w:tab/>
        <w:t>QGIS User Guide. Available at: https://docs.qgis.org/2.18/en/docs/user_manual/. (Accessed: 28th May 2018)</w:t>
      </w:r>
    </w:p>
    <w:p w14:paraId="4A33A9E8" w14:textId="77777777" w:rsidR="00803933" w:rsidRPr="00D61290" w:rsidRDefault="00803933" w:rsidP="00803933">
      <w:pPr>
        <w:pStyle w:val="Bibliography"/>
        <w:rPr>
          <w:rFonts w:ascii="Calibri" w:cs="Calibri"/>
        </w:rPr>
      </w:pPr>
      <w:r w:rsidRPr="00D61290">
        <w:rPr>
          <w:rFonts w:ascii="Calibri" w:cs="Calibri"/>
        </w:rPr>
        <w:t>2.</w:t>
      </w:r>
      <w:r w:rsidRPr="00D61290">
        <w:rPr>
          <w:rFonts w:ascii="Calibri" w:cs="Calibri"/>
        </w:rPr>
        <w:tab/>
        <w:t>GIS Modules – Smith College Project.</w:t>
      </w:r>
    </w:p>
    <w:p w14:paraId="3B0A1720" w14:textId="77777777" w:rsidR="00803933" w:rsidRPr="00D61290" w:rsidRDefault="00803933" w:rsidP="00803933">
      <w:pPr>
        <w:pStyle w:val="Bibliography"/>
        <w:rPr>
          <w:rFonts w:ascii="Calibri" w:cs="Calibri"/>
        </w:rPr>
      </w:pPr>
      <w:r w:rsidRPr="00D61290">
        <w:rPr>
          <w:rFonts w:ascii="Calibri" w:cs="Calibri"/>
        </w:rPr>
        <w:t>3.</w:t>
      </w:r>
      <w:r w:rsidRPr="00D61290">
        <w:rPr>
          <w:rFonts w:ascii="Calibri" w:cs="Calibri"/>
        </w:rPr>
        <w:tab/>
        <w:t>QGIS Training Manual. Available at: https://docs.qgis.org/2.18/en/docs/training_manual/. (Accessed: 28th May 2018)</w:t>
      </w:r>
    </w:p>
    <w:p w14:paraId="0D260B68" w14:textId="77777777" w:rsidR="00803933" w:rsidRPr="00D61290" w:rsidRDefault="00803933" w:rsidP="00803933">
      <w:pPr>
        <w:pStyle w:val="Bibliography"/>
        <w:rPr>
          <w:rFonts w:ascii="Calibri" w:cs="Calibri"/>
        </w:rPr>
      </w:pPr>
      <w:r w:rsidRPr="00D61290">
        <w:rPr>
          <w:rFonts w:ascii="Calibri" w:cs="Calibri"/>
        </w:rPr>
        <w:t>4.</w:t>
      </w:r>
      <w:r w:rsidRPr="00D61290">
        <w:rPr>
          <w:rFonts w:ascii="Calibri" w:cs="Calibri"/>
        </w:rPr>
        <w:tab/>
      </w:r>
      <w:proofErr w:type="spellStart"/>
      <w:r w:rsidRPr="00D61290">
        <w:rPr>
          <w:rFonts w:ascii="Calibri" w:cs="Calibri"/>
        </w:rPr>
        <w:t>richard-datapolitan</w:t>
      </w:r>
      <w:proofErr w:type="spellEnd"/>
      <w:r w:rsidRPr="00D61290">
        <w:rPr>
          <w:rFonts w:ascii="Calibri" w:cs="Calibri"/>
        </w:rPr>
        <w:t xml:space="preserve">. Subway Ridership. </w:t>
      </w:r>
      <w:r w:rsidRPr="00D61290">
        <w:rPr>
          <w:rFonts w:ascii="Calibri" w:cs="Calibri"/>
          <w:i/>
          <w:iCs/>
        </w:rPr>
        <w:t>CARTO</w:t>
      </w:r>
      <w:r w:rsidRPr="00D61290">
        <w:rPr>
          <w:rFonts w:ascii="Calibri" w:cs="Calibri"/>
        </w:rPr>
        <w:t xml:space="preserve"> Available at: https://richard-datapolitan.carto.com/viz/c0d4f39e-962e-11e4-9b3b-0e9d821ea90d/embed_map. (Accessed: 28th May 2018)</w:t>
      </w:r>
    </w:p>
    <w:p w14:paraId="07905406" w14:textId="77777777" w:rsidR="00803933" w:rsidRPr="00D61290" w:rsidRDefault="00803933" w:rsidP="00803933">
      <w:pPr>
        <w:pStyle w:val="Bibliography"/>
        <w:rPr>
          <w:rFonts w:ascii="Calibri" w:cs="Calibri"/>
        </w:rPr>
      </w:pPr>
      <w:r w:rsidRPr="00D61290">
        <w:rPr>
          <w:rFonts w:ascii="Calibri" w:cs="Calibri"/>
        </w:rPr>
        <w:t>5.</w:t>
      </w:r>
      <w:r w:rsidRPr="00D61290">
        <w:rPr>
          <w:rFonts w:ascii="Calibri" w:cs="Calibri"/>
        </w:rPr>
        <w:tab/>
        <w:t>ECAI - Electronic Cultural Atlas Initiative. Available at: http://ecai.org/tech/timemap07.html. (Accessed: 28th May 2018)</w:t>
      </w:r>
    </w:p>
    <w:p w14:paraId="46F42958" w14:textId="77777777" w:rsidR="00803933" w:rsidRPr="00D61290" w:rsidRDefault="00803933" w:rsidP="00803933">
      <w:pPr>
        <w:pStyle w:val="Bibliography"/>
        <w:rPr>
          <w:rFonts w:ascii="Calibri" w:cs="Calibri"/>
        </w:rPr>
      </w:pPr>
      <w:r w:rsidRPr="00D61290">
        <w:rPr>
          <w:rFonts w:ascii="Calibri" w:cs="Calibri"/>
        </w:rPr>
        <w:t>6.</w:t>
      </w:r>
      <w:r w:rsidRPr="00D61290">
        <w:rPr>
          <w:rFonts w:ascii="Calibri" w:cs="Calibri"/>
        </w:rPr>
        <w:tab/>
        <w:t>Changelog for QGIS 3.0. Available at: https://qgis.org/en/site/forusers/visualchangelog30/index.html. (Accessed: 28th May 2018)</w:t>
      </w:r>
    </w:p>
    <w:p w14:paraId="1FE2F388" w14:textId="77777777" w:rsidR="00803933" w:rsidRPr="00D61290" w:rsidRDefault="00803933" w:rsidP="00803933">
      <w:pPr>
        <w:pStyle w:val="Bibliography"/>
        <w:rPr>
          <w:rFonts w:ascii="Calibri" w:cs="Calibri"/>
        </w:rPr>
      </w:pPr>
      <w:r w:rsidRPr="00D61290">
        <w:rPr>
          <w:rFonts w:ascii="Calibri" w:cs="Calibri"/>
        </w:rPr>
        <w:t>7.</w:t>
      </w:r>
      <w:r w:rsidRPr="00D61290">
        <w:rPr>
          <w:rFonts w:ascii="Calibri" w:cs="Calibri"/>
        </w:rPr>
        <w:tab/>
        <w:t xml:space="preserve">Sutton, T. Help us to plan for QGIS 3.0. </w:t>
      </w:r>
      <w:r w:rsidRPr="00D61290">
        <w:rPr>
          <w:rFonts w:ascii="Calibri" w:cs="Calibri"/>
          <w:i/>
          <w:iCs/>
        </w:rPr>
        <w:t>QGIS.org blog</w:t>
      </w:r>
      <w:r w:rsidRPr="00D61290">
        <w:rPr>
          <w:rFonts w:ascii="Calibri" w:cs="Calibri"/>
        </w:rPr>
        <w:t xml:space="preserve"> (2016).</w:t>
      </w:r>
    </w:p>
    <w:p w14:paraId="60A564B9" w14:textId="77777777" w:rsidR="00803933" w:rsidRPr="00D61290" w:rsidRDefault="00803933" w:rsidP="00803933">
      <w:pPr>
        <w:pStyle w:val="Bibliography"/>
        <w:rPr>
          <w:rFonts w:ascii="Calibri" w:cs="Calibri"/>
        </w:rPr>
      </w:pPr>
      <w:r w:rsidRPr="00D61290">
        <w:rPr>
          <w:rFonts w:ascii="Calibri" w:cs="Calibri"/>
        </w:rPr>
        <w:t>8.</w:t>
      </w:r>
      <w:r w:rsidRPr="00D61290">
        <w:rPr>
          <w:rFonts w:ascii="Calibri" w:cs="Calibri"/>
        </w:rPr>
        <w:tab/>
        <w:t xml:space="preserve">Evers, K. </w:t>
      </w:r>
      <w:r w:rsidRPr="00D61290">
        <w:rPr>
          <w:rFonts w:ascii="Calibri" w:cs="Calibri"/>
          <w:i/>
          <w:iCs/>
        </w:rPr>
        <w:t>proj.4: PROJ.4 - Cartographic Projections Library</w:t>
      </w:r>
      <w:r w:rsidRPr="00D61290">
        <w:rPr>
          <w:rFonts w:ascii="Calibri" w:cs="Calibri"/>
        </w:rPr>
        <w:t>. (2018).</w:t>
      </w:r>
    </w:p>
    <w:p w14:paraId="4415EF83" w14:textId="77777777" w:rsidR="00803933" w:rsidRPr="00D61290" w:rsidRDefault="00803933" w:rsidP="00803933">
      <w:pPr>
        <w:pStyle w:val="Bibliography"/>
        <w:rPr>
          <w:rFonts w:ascii="Calibri" w:cs="Calibri"/>
        </w:rPr>
      </w:pPr>
      <w:r w:rsidRPr="00D61290">
        <w:rPr>
          <w:rFonts w:ascii="Calibri" w:cs="Calibri"/>
        </w:rPr>
        <w:t>9.</w:t>
      </w:r>
      <w:r w:rsidRPr="00D61290">
        <w:rPr>
          <w:rFonts w:ascii="Calibri" w:cs="Calibri"/>
        </w:rPr>
        <w:tab/>
        <w:t xml:space="preserve">North Road. </w:t>
      </w:r>
      <w:r w:rsidRPr="00D61290">
        <w:rPr>
          <w:rFonts w:ascii="Calibri" w:cs="Calibri"/>
          <w:i/>
          <w:iCs/>
        </w:rPr>
        <w:t>QGIS Australia User Meetup 2017: QGIS 3.0 What End Users Need to Know</w:t>
      </w:r>
      <w:r w:rsidRPr="00D61290">
        <w:rPr>
          <w:rFonts w:ascii="Calibri" w:cs="Calibri"/>
        </w:rPr>
        <w:t>.</w:t>
      </w:r>
    </w:p>
    <w:p w14:paraId="18925A6C" w14:textId="77777777" w:rsidR="00803933" w:rsidRPr="00D61290" w:rsidRDefault="00803933" w:rsidP="00803933">
      <w:pPr>
        <w:pStyle w:val="Bibliography"/>
        <w:rPr>
          <w:rFonts w:ascii="Calibri" w:cs="Calibri"/>
        </w:rPr>
      </w:pPr>
      <w:r w:rsidRPr="00D61290">
        <w:rPr>
          <w:rFonts w:ascii="Calibri" w:cs="Calibri"/>
        </w:rPr>
        <w:t>10.</w:t>
      </w:r>
      <w:r w:rsidRPr="00D61290">
        <w:rPr>
          <w:rFonts w:ascii="Calibri" w:cs="Calibri"/>
        </w:rPr>
        <w:tab/>
        <w:t xml:space="preserve">Short Announcement: QGIS 3.0 is on its way. </w:t>
      </w:r>
      <w:r w:rsidRPr="00D61290">
        <w:rPr>
          <w:rFonts w:ascii="Calibri" w:cs="Calibri"/>
          <w:i/>
          <w:iCs/>
        </w:rPr>
        <w:t>Digital Geography</w:t>
      </w:r>
      <w:r w:rsidRPr="00D61290">
        <w:rPr>
          <w:rFonts w:ascii="Calibri" w:cs="Calibri"/>
        </w:rPr>
        <w:t xml:space="preserve"> (2017).</w:t>
      </w:r>
    </w:p>
    <w:p w14:paraId="41A38EF1" w14:textId="77777777" w:rsidR="00803933" w:rsidRPr="00D61290" w:rsidRDefault="00803933" w:rsidP="00803933">
      <w:pPr>
        <w:pStyle w:val="Bibliography"/>
        <w:rPr>
          <w:rFonts w:ascii="Calibri" w:cs="Calibri"/>
        </w:rPr>
      </w:pPr>
      <w:r w:rsidRPr="00D61290">
        <w:rPr>
          <w:rFonts w:ascii="Calibri" w:cs="Calibri"/>
        </w:rPr>
        <w:t>11.</w:t>
      </w:r>
      <w:r w:rsidRPr="00D61290">
        <w:rPr>
          <w:rFonts w:ascii="Calibri" w:cs="Calibri"/>
        </w:rPr>
        <w:tab/>
        <w:t>24 Days of QGIS 3.0 Features – North Road.</w:t>
      </w:r>
    </w:p>
    <w:p w14:paraId="3AAF85BF" w14:textId="77777777" w:rsidR="00803933" w:rsidRPr="00D61290" w:rsidRDefault="00803933" w:rsidP="00803933">
      <w:pPr>
        <w:pStyle w:val="Bibliography"/>
        <w:rPr>
          <w:rFonts w:ascii="Calibri" w:cs="Calibri"/>
        </w:rPr>
      </w:pPr>
      <w:r w:rsidRPr="00D61290">
        <w:rPr>
          <w:rFonts w:ascii="Calibri" w:cs="Calibri"/>
        </w:rPr>
        <w:t>12.</w:t>
      </w:r>
      <w:r w:rsidRPr="00D61290">
        <w:rPr>
          <w:rFonts w:ascii="Calibri" w:cs="Calibri"/>
        </w:rPr>
        <w:tab/>
        <w:t xml:space="preserve">Sutton, T. Let’s make a big funding push for QGIS 3.0! </w:t>
      </w:r>
      <w:r w:rsidRPr="00D61290">
        <w:rPr>
          <w:rFonts w:ascii="Calibri" w:cs="Calibri"/>
          <w:i/>
          <w:iCs/>
        </w:rPr>
        <w:t>QGIS.org blog</w:t>
      </w:r>
      <w:r w:rsidRPr="00D61290">
        <w:rPr>
          <w:rFonts w:ascii="Calibri" w:cs="Calibri"/>
        </w:rPr>
        <w:t xml:space="preserve"> (2016).</w:t>
      </w:r>
    </w:p>
    <w:p w14:paraId="7AAAD430" w14:textId="77777777" w:rsidR="00803933" w:rsidRPr="00D61290" w:rsidRDefault="00803933" w:rsidP="00803933">
      <w:pPr>
        <w:pStyle w:val="Bibliography"/>
        <w:rPr>
          <w:rFonts w:ascii="Calibri" w:cs="Calibri"/>
        </w:rPr>
      </w:pPr>
      <w:r w:rsidRPr="00D61290">
        <w:rPr>
          <w:rFonts w:ascii="Calibri" w:cs="Calibri"/>
        </w:rPr>
        <w:t>13.</w:t>
      </w:r>
      <w:r w:rsidRPr="00D61290">
        <w:rPr>
          <w:rFonts w:ascii="Calibri" w:cs="Calibri"/>
        </w:rPr>
        <w:tab/>
      </w:r>
      <w:proofErr w:type="spellStart"/>
      <w:r w:rsidRPr="00D61290">
        <w:rPr>
          <w:rFonts w:ascii="Calibri" w:cs="Calibri"/>
        </w:rPr>
        <w:t>Projecta</w:t>
      </w:r>
      <w:proofErr w:type="spellEnd"/>
      <w:r w:rsidRPr="00D61290">
        <w:rPr>
          <w:rFonts w:ascii="Calibri" w:cs="Calibri"/>
        </w:rPr>
        <w:t>: QGIS. Available at: http://changelog.qgis.org/en/qgis/. (Accessed: 28th May 2018)</w:t>
      </w:r>
    </w:p>
    <w:p w14:paraId="069B338C" w14:textId="77777777" w:rsidR="00803933" w:rsidRPr="00D61290" w:rsidRDefault="00803933" w:rsidP="00803933">
      <w:pPr>
        <w:pStyle w:val="Bibliography"/>
        <w:rPr>
          <w:rFonts w:ascii="Calibri" w:cs="Calibri"/>
        </w:rPr>
      </w:pPr>
      <w:r w:rsidRPr="00D61290">
        <w:rPr>
          <w:rFonts w:ascii="Calibri" w:cs="Calibri"/>
        </w:rPr>
        <w:t>14.</w:t>
      </w:r>
      <w:r w:rsidRPr="00D61290">
        <w:rPr>
          <w:rFonts w:ascii="Calibri" w:cs="Calibri"/>
        </w:rPr>
        <w:tab/>
      </w:r>
      <w:proofErr w:type="spellStart"/>
      <w:r w:rsidRPr="00D61290">
        <w:rPr>
          <w:rFonts w:ascii="Calibri" w:cs="Calibri"/>
        </w:rPr>
        <w:t>underdark</w:t>
      </w:r>
      <w:proofErr w:type="spellEnd"/>
      <w:r w:rsidRPr="00D61290">
        <w:rPr>
          <w:rFonts w:ascii="Calibri" w:cs="Calibri"/>
        </w:rPr>
        <w:t xml:space="preserve">. QGIS Server refactoring is done! </w:t>
      </w:r>
      <w:r w:rsidRPr="00D61290">
        <w:rPr>
          <w:rFonts w:ascii="Calibri" w:cs="Calibri"/>
          <w:i/>
          <w:iCs/>
        </w:rPr>
        <w:t>QGIS.org blog</w:t>
      </w:r>
      <w:r w:rsidRPr="00D61290">
        <w:rPr>
          <w:rFonts w:ascii="Calibri" w:cs="Calibri"/>
        </w:rPr>
        <w:t xml:space="preserve"> (2017).</w:t>
      </w:r>
    </w:p>
    <w:p w14:paraId="0B1529F3" w14:textId="77777777" w:rsidR="00803933" w:rsidRPr="00D61290" w:rsidRDefault="00803933" w:rsidP="00803933">
      <w:pPr>
        <w:pStyle w:val="Bibliography"/>
        <w:rPr>
          <w:rFonts w:ascii="Calibri" w:cs="Calibri"/>
        </w:rPr>
      </w:pPr>
      <w:r w:rsidRPr="00D61290">
        <w:rPr>
          <w:rFonts w:ascii="Calibri" w:cs="Calibri"/>
        </w:rPr>
        <w:t>15.</w:t>
      </w:r>
      <w:r w:rsidRPr="00D61290">
        <w:rPr>
          <w:rFonts w:ascii="Calibri" w:cs="Calibri"/>
        </w:rPr>
        <w:tab/>
        <w:t xml:space="preserve">Sutton, T. QGIS 3.0 plans. </w:t>
      </w:r>
      <w:r w:rsidRPr="00D61290">
        <w:rPr>
          <w:rFonts w:ascii="Calibri" w:cs="Calibri"/>
          <w:i/>
          <w:iCs/>
        </w:rPr>
        <w:t>QGIS.org blog</w:t>
      </w:r>
      <w:r w:rsidRPr="00D61290">
        <w:rPr>
          <w:rFonts w:ascii="Calibri" w:cs="Calibri"/>
        </w:rPr>
        <w:t xml:space="preserve"> (2016).</w:t>
      </w:r>
    </w:p>
    <w:p w14:paraId="45F70992" w14:textId="77777777" w:rsidR="00803933" w:rsidRPr="00D61290" w:rsidRDefault="00803933" w:rsidP="00803933">
      <w:pPr>
        <w:pStyle w:val="Bibliography"/>
        <w:rPr>
          <w:rFonts w:ascii="Calibri" w:cs="Calibri"/>
        </w:rPr>
      </w:pPr>
      <w:r w:rsidRPr="00D61290">
        <w:rPr>
          <w:rFonts w:ascii="Calibri" w:cs="Calibri"/>
        </w:rPr>
        <w:t>16.</w:t>
      </w:r>
      <w:r w:rsidRPr="00D61290">
        <w:rPr>
          <w:rFonts w:ascii="Calibri" w:cs="Calibri"/>
        </w:rPr>
        <w:tab/>
        <w:t xml:space="preserve">QGIS Archives. </w:t>
      </w:r>
      <w:r w:rsidRPr="00D61290">
        <w:rPr>
          <w:rFonts w:ascii="Calibri" w:cs="Calibri"/>
          <w:i/>
          <w:iCs/>
        </w:rPr>
        <w:t>Digital Geography</w:t>
      </w:r>
    </w:p>
    <w:p w14:paraId="31370C05" w14:textId="77777777" w:rsidR="00803933" w:rsidRPr="00D61290" w:rsidRDefault="00803933" w:rsidP="00803933">
      <w:pPr>
        <w:pStyle w:val="Bibliography"/>
        <w:rPr>
          <w:rFonts w:ascii="Calibri" w:cs="Calibri"/>
        </w:rPr>
      </w:pPr>
      <w:r w:rsidRPr="00D61290">
        <w:rPr>
          <w:rFonts w:ascii="Calibri" w:cs="Calibri"/>
        </w:rPr>
        <w:t>17.</w:t>
      </w:r>
      <w:r w:rsidRPr="00D61290">
        <w:rPr>
          <w:rFonts w:ascii="Calibri" w:cs="Calibri"/>
        </w:rPr>
        <w:tab/>
        <w:t xml:space="preserve">The Heartbeat of a Region | </w:t>
      </w:r>
      <w:proofErr w:type="spellStart"/>
      <w:r w:rsidRPr="00D61290">
        <w:rPr>
          <w:rFonts w:ascii="Calibri" w:cs="Calibri"/>
        </w:rPr>
        <w:t>GeoNet</w:t>
      </w:r>
      <w:proofErr w:type="spellEnd"/>
      <w:r w:rsidRPr="00D61290">
        <w:rPr>
          <w:rFonts w:ascii="Calibri" w:cs="Calibri"/>
        </w:rPr>
        <w:t>. Available at: https://community.esri.com/groups/geodev-germany/blog/2017/12/28/the-heartbeat-of-a-region. (Accessed: 28th May 2018)</w:t>
      </w:r>
    </w:p>
    <w:p w14:paraId="27D4D776" w14:textId="77777777" w:rsidR="00803933" w:rsidRPr="00D61290" w:rsidRDefault="00803933" w:rsidP="00803933">
      <w:pPr>
        <w:pStyle w:val="Bibliography"/>
        <w:rPr>
          <w:rFonts w:ascii="Calibri" w:cs="Calibri"/>
        </w:rPr>
      </w:pPr>
      <w:r w:rsidRPr="00D61290">
        <w:rPr>
          <w:rFonts w:ascii="Calibri" w:cs="Calibri"/>
        </w:rPr>
        <w:t>18.</w:t>
      </w:r>
      <w:r w:rsidRPr="00D61290">
        <w:rPr>
          <w:rFonts w:ascii="Calibri" w:cs="Calibri"/>
        </w:rPr>
        <w:tab/>
        <w:t>Historical GIS Research Network. Available at: http://www.hgis.org.uk/what_is.htm. (Accessed: 28th May 2018)</w:t>
      </w:r>
    </w:p>
    <w:p w14:paraId="2B5A93D3" w14:textId="77777777" w:rsidR="00803933" w:rsidRPr="00D61290" w:rsidRDefault="00803933" w:rsidP="00803933">
      <w:pPr>
        <w:pStyle w:val="Bibliography"/>
        <w:rPr>
          <w:rFonts w:ascii="Calibri" w:cs="Calibri"/>
        </w:rPr>
      </w:pPr>
      <w:r w:rsidRPr="00D61290">
        <w:rPr>
          <w:rFonts w:ascii="Calibri" w:cs="Calibri"/>
        </w:rPr>
        <w:t>19.</w:t>
      </w:r>
      <w:r w:rsidRPr="00D61290">
        <w:rPr>
          <w:rFonts w:ascii="Calibri" w:cs="Calibri"/>
        </w:rPr>
        <w:tab/>
      </w:r>
      <w:proofErr w:type="spellStart"/>
      <w:r w:rsidRPr="00D61290">
        <w:rPr>
          <w:rFonts w:ascii="Calibri" w:cs="Calibri"/>
        </w:rPr>
        <w:t>Openrouteservice</w:t>
      </w:r>
      <w:proofErr w:type="spellEnd"/>
      <w:r w:rsidRPr="00D61290">
        <w:rPr>
          <w:rFonts w:ascii="Calibri" w:cs="Calibri"/>
        </w:rPr>
        <w:t xml:space="preserve"> Maps. Available at: https://maps.openrouteservice.org/directions?n1=49.409445&amp;n2=8.692953&amp;n3=13&amp;b=0&amp;k1=en-US&amp;k2=km. (Accessed: 28th May 2018)</w:t>
      </w:r>
    </w:p>
    <w:p w14:paraId="4CE5C3D8" w14:textId="77777777" w:rsidR="00803933" w:rsidRPr="00D61290" w:rsidRDefault="00803933" w:rsidP="00803933">
      <w:pPr>
        <w:pStyle w:val="Bibliography"/>
        <w:rPr>
          <w:rFonts w:ascii="Calibri" w:cs="Calibri"/>
        </w:rPr>
      </w:pPr>
      <w:r w:rsidRPr="00D61290">
        <w:rPr>
          <w:rFonts w:ascii="Calibri" w:cs="Calibri"/>
        </w:rPr>
        <w:t>20.</w:t>
      </w:r>
      <w:r w:rsidRPr="00D61290">
        <w:rPr>
          <w:rFonts w:ascii="Calibri" w:cs="Calibri"/>
        </w:rPr>
        <w:tab/>
        <w:t xml:space="preserve">QGIS.org blog. </w:t>
      </w:r>
      <w:r w:rsidRPr="00D61290">
        <w:rPr>
          <w:rFonts w:ascii="Calibri" w:cs="Calibri"/>
          <w:i/>
          <w:iCs/>
        </w:rPr>
        <w:t>QGIS.org blog</w:t>
      </w:r>
      <w:r w:rsidRPr="00D61290">
        <w:rPr>
          <w:rFonts w:ascii="Calibri" w:cs="Calibri"/>
        </w:rPr>
        <w:t xml:space="preserve"> Available at: http://blog.qgis.org/. (Accessed: 28th May 2018)</w:t>
      </w:r>
    </w:p>
    <w:p w14:paraId="2597062B" w14:textId="77777777" w:rsidR="00803933" w:rsidRPr="00D61290" w:rsidRDefault="00803933" w:rsidP="00803933">
      <w:pPr>
        <w:pStyle w:val="Bibliography"/>
        <w:rPr>
          <w:rFonts w:ascii="Calibri" w:cs="Calibri"/>
        </w:rPr>
      </w:pPr>
      <w:r w:rsidRPr="00D61290">
        <w:rPr>
          <w:rFonts w:ascii="Calibri" w:cs="Calibri"/>
        </w:rPr>
        <w:t>21.</w:t>
      </w:r>
      <w:r w:rsidRPr="00D61290">
        <w:rPr>
          <w:rFonts w:ascii="Calibri" w:cs="Calibri"/>
        </w:rPr>
        <w:tab/>
        <w:t xml:space="preserve">Distinction between Difference and Clip tools in QGIS? </w:t>
      </w:r>
      <w:r w:rsidRPr="00D61290">
        <w:rPr>
          <w:rFonts w:ascii="Calibri" w:cs="Calibri"/>
          <w:i/>
          <w:iCs/>
        </w:rPr>
        <w:t>Geographic Information Systems Stack Exchange</w:t>
      </w:r>
      <w:r w:rsidRPr="00D61290">
        <w:rPr>
          <w:rFonts w:ascii="Calibri" w:cs="Calibri"/>
        </w:rPr>
        <w:t xml:space="preserve"> Available at: https://gis.stackexchange.com/questions/76839/distinction-between-difference-and-clip-tools-in-qgis. (Accessed: 28th May 2018)</w:t>
      </w:r>
    </w:p>
    <w:p w14:paraId="2DD46B26" w14:textId="77777777" w:rsidR="00803933" w:rsidRPr="00D61290" w:rsidRDefault="00803933" w:rsidP="00803933">
      <w:pPr>
        <w:pStyle w:val="Bibliography"/>
        <w:rPr>
          <w:rFonts w:ascii="Calibri" w:cs="Calibri"/>
        </w:rPr>
      </w:pPr>
      <w:r w:rsidRPr="00D61290">
        <w:rPr>
          <w:rFonts w:ascii="Calibri" w:cs="Calibri"/>
        </w:rPr>
        <w:t>22.</w:t>
      </w:r>
      <w:r w:rsidRPr="00D61290">
        <w:rPr>
          <w:rFonts w:ascii="Calibri" w:cs="Calibri"/>
        </w:rPr>
        <w:tab/>
        <w:t>American Migrations. Available at: http://ammig.gisforhistory.org/. (Accessed: 28th May 2018)</w:t>
      </w:r>
    </w:p>
    <w:p w14:paraId="491F6E3D" w14:textId="77777777" w:rsidR="00803933" w:rsidRPr="00D61290" w:rsidRDefault="00803933" w:rsidP="00803933">
      <w:pPr>
        <w:pStyle w:val="Bibliography"/>
        <w:rPr>
          <w:rFonts w:ascii="Calibri" w:cs="Calibri"/>
        </w:rPr>
      </w:pPr>
      <w:r w:rsidRPr="00D61290">
        <w:rPr>
          <w:rFonts w:ascii="Calibri" w:cs="Calibri"/>
        </w:rPr>
        <w:t>23.</w:t>
      </w:r>
      <w:r w:rsidRPr="00D61290">
        <w:rPr>
          <w:rFonts w:ascii="Calibri" w:cs="Calibri"/>
        </w:rPr>
        <w:tab/>
        <w:t xml:space="preserve">Scribd. </w:t>
      </w:r>
      <w:r w:rsidRPr="00D61290">
        <w:rPr>
          <w:rFonts w:ascii="Calibri" w:cs="Calibri"/>
          <w:i/>
          <w:iCs/>
        </w:rPr>
        <w:t>Scribd</w:t>
      </w:r>
      <w:r w:rsidRPr="00D61290">
        <w:rPr>
          <w:rFonts w:ascii="Calibri" w:cs="Calibri"/>
        </w:rPr>
        <w:t xml:space="preserve"> Available at: https://www.scribd.com/embeds/225789617/content?start_page=1&amp;view_mode=scroll&amp;acces</w:t>
      </w:r>
      <w:r w:rsidRPr="00D61290">
        <w:rPr>
          <w:rFonts w:ascii="Calibri" w:cs="Calibri"/>
        </w:rPr>
        <w:lastRenderedPageBreak/>
        <w:t>s_key=key-L1U5Xy7SjCkcwwgndKLN&amp;show_recommendations=true. (Accessed: 28th May 2018)</w:t>
      </w:r>
    </w:p>
    <w:p w14:paraId="55D50768" w14:textId="77777777" w:rsidR="00803933" w:rsidRPr="00D61290" w:rsidRDefault="00803933" w:rsidP="00803933">
      <w:pPr>
        <w:pStyle w:val="Bibliography"/>
        <w:rPr>
          <w:rFonts w:ascii="Calibri" w:cs="Calibri"/>
        </w:rPr>
      </w:pPr>
      <w:r w:rsidRPr="00D61290">
        <w:rPr>
          <w:rFonts w:ascii="Calibri" w:cs="Calibri"/>
        </w:rPr>
        <w:t>24.</w:t>
      </w:r>
      <w:r w:rsidRPr="00D61290">
        <w:rPr>
          <w:rFonts w:ascii="Calibri" w:cs="Calibri"/>
        </w:rPr>
        <w:tab/>
        <w:t xml:space="preserve">Geospatial Historian. </w:t>
      </w:r>
      <w:r w:rsidRPr="00D61290">
        <w:rPr>
          <w:rFonts w:ascii="Calibri" w:cs="Calibri"/>
          <w:i/>
          <w:iCs/>
        </w:rPr>
        <w:t>Geospatial Historian</w:t>
      </w:r>
      <w:r w:rsidRPr="00D61290">
        <w:rPr>
          <w:rFonts w:ascii="Calibri" w:cs="Calibri"/>
        </w:rPr>
        <w:t xml:space="preserve"> Available at: https://geospatialhistorian.wordpress.com/. (Accessed: 28th May 2018)</w:t>
      </w:r>
    </w:p>
    <w:p w14:paraId="753B05B3" w14:textId="4E2789C6" w:rsidR="004767F4" w:rsidRPr="00D61290" w:rsidRDefault="002A42D7" w:rsidP="004767F4">
      <w:r w:rsidRPr="00D61290">
        <w:fldChar w:fldCharType="end"/>
      </w:r>
    </w:p>
    <w:p w14:paraId="7A5E2B3F" w14:textId="17B17093" w:rsidR="00144DF9" w:rsidRPr="00D61290" w:rsidRDefault="00144DF9" w:rsidP="004767F4"/>
    <w:p w14:paraId="0D387D64" w14:textId="12D1FA46" w:rsidR="00144DF9" w:rsidRPr="00D61290" w:rsidRDefault="00144DF9" w:rsidP="004767F4">
      <w:r w:rsidRPr="00D61290">
        <w:t>Go into further</w:t>
      </w:r>
    </w:p>
    <w:p w14:paraId="342FEF79" w14:textId="77777777" w:rsidR="00144DF9" w:rsidRPr="00D61290" w:rsidRDefault="00144DF9" w:rsidP="00144DF9">
      <w:r w:rsidRPr="00D61290">
        <w:rPr>
          <w:rStyle w:val="Hyperlink"/>
        </w:rPr>
        <w:fldChar w:fldCharType="begin"/>
      </w:r>
      <w:r w:rsidRPr="00D61290">
        <w:rPr>
          <w:rStyle w:val="Hyperlink"/>
        </w:rPr>
        <w:instrText xml:space="preserve"> HYPERLINK "https://nyalldawson.net/2017/02/new-map-coloring-algorithms-in-qgis-3-0/" </w:instrText>
      </w:r>
      <w:r w:rsidRPr="00D61290">
        <w:rPr>
          <w:rStyle w:val="Hyperlink"/>
        </w:rPr>
        <w:fldChar w:fldCharType="separate"/>
      </w:r>
      <w:r w:rsidRPr="00D61290">
        <w:rPr>
          <w:rStyle w:val="Hyperlink"/>
        </w:rPr>
        <w:t>https://nyalldawson.net/2017/02/new-map-coloring-algorithms-in-qgis-3-0/</w:t>
      </w:r>
      <w:r w:rsidRPr="00D61290">
        <w:rPr>
          <w:rStyle w:val="Hyperlink"/>
        </w:rPr>
        <w:fldChar w:fldCharType="end"/>
      </w:r>
      <w:r w:rsidRPr="00D61290">
        <w:t xml:space="preserve"> </w:t>
      </w:r>
    </w:p>
    <w:p w14:paraId="29422982" w14:textId="77777777" w:rsidR="00204984" w:rsidRPr="00D61290" w:rsidRDefault="00204984" w:rsidP="00204984">
      <w:r w:rsidRPr="00D61290">
        <w:rPr>
          <w:rStyle w:val="Hyperlink"/>
        </w:rPr>
        <w:fldChar w:fldCharType="begin"/>
      </w:r>
      <w:r w:rsidRPr="00D61290">
        <w:rPr>
          <w:rStyle w:val="Hyperlink"/>
        </w:rPr>
        <w:instrText xml:space="preserve"> HYPERLINK "http://www.hgis.org.uk/what_is.htm" </w:instrText>
      </w:r>
      <w:r w:rsidRPr="00D61290">
        <w:rPr>
          <w:rStyle w:val="Hyperlink"/>
        </w:rPr>
        <w:fldChar w:fldCharType="separate"/>
      </w:r>
      <w:r w:rsidRPr="00D61290">
        <w:rPr>
          <w:rStyle w:val="Hyperlink"/>
        </w:rPr>
        <w:t>http://www.hgis.org.uk/what_is.htm</w:t>
      </w:r>
      <w:r w:rsidRPr="00D61290">
        <w:rPr>
          <w:rStyle w:val="Hyperlink"/>
        </w:rPr>
        <w:fldChar w:fldCharType="end"/>
      </w:r>
    </w:p>
    <w:p w14:paraId="7683AA7A" w14:textId="77777777" w:rsidR="00144DF9" w:rsidRPr="00D61290" w:rsidRDefault="00144DF9" w:rsidP="004767F4"/>
    <w:sectPr w:rsidR="00144DF9" w:rsidRPr="00D61290" w:rsidSect="00A6636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rosoft Office User" w:date="2018-04-05T23:27:00Z" w:initials="MOU">
    <w:p w14:paraId="6DDF7D8B" w14:textId="77777777" w:rsidR="00D61290" w:rsidRDefault="00D61290" w:rsidP="00D61290">
      <w:pPr>
        <w:pStyle w:val="CommentText"/>
      </w:pPr>
      <w:r>
        <w:rPr>
          <w:rStyle w:val="CommentReference"/>
        </w:rPr>
        <w:annotationRef/>
      </w:r>
      <w:r>
        <w:t>Do more than that, look at other notes</w:t>
      </w:r>
    </w:p>
  </w:comment>
  <w:comment w:id="5" w:author="Microsoft Office User" w:date="2018-04-05T23:56:00Z" w:initials="MOU">
    <w:p w14:paraId="31E0226D" w14:textId="77777777" w:rsidR="00D61290" w:rsidRDefault="00D61290" w:rsidP="00D61290">
      <w:pPr>
        <w:pStyle w:val="CommentText"/>
      </w:pPr>
      <w:r>
        <w:rPr>
          <w:rStyle w:val="CommentReference"/>
        </w:rPr>
        <w:annotationRef/>
      </w:r>
      <w:r>
        <w:t xml:space="preserve">As I read, I was learning new was of manipulating the da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DF7D8B" w15:done="0"/>
  <w15:commentEx w15:paraId="31E022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DF7D8B" w16cid:durableId="1E712F71"/>
  <w16cid:commentId w16cid:paraId="31E0226D" w16cid:durableId="1E7136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A0E2D"/>
    <w:multiLevelType w:val="multilevel"/>
    <w:tmpl w:val="FD6E28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2C212F"/>
    <w:multiLevelType w:val="hybridMultilevel"/>
    <w:tmpl w:val="1D602ADC"/>
    <w:lvl w:ilvl="0" w:tplc="45C29BA2">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76150"/>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E6B"/>
    <w:multiLevelType w:val="hybridMultilevel"/>
    <w:tmpl w:val="E594198E"/>
    <w:lvl w:ilvl="0" w:tplc="7FC0843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100A82"/>
    <w:multiLevelType w:val="hybridMultilevel"/>
    <w:tmpl w:val="D534E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2644B4"/>
    <w:multiLevelType w:val="multilevel"/>
    <w:tmpl w:val="C03E98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1C6492"/>
    <w:multiLevelType w:val="hybridMultilevel"/>
    <w:tmpl w:val="3124A2FA"/>
    <w:lvl w:ilvl="0" w:tplc="465217EC">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6E54DE"/>
    <w:multiLevelType w:val="hybridMultilevel"/>
    <w:tmpl w:val="E4ECC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4019E7"/>
    <w:multiLevelType w:val="hybridMultilevel"/>
    <w:tmpl w:val="C83655EE"/>
    <w:lvl w:ilvl="0" w:tplc="465217EC">
      <w:start w:val="4"/>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B8A3609"/>
    <w:multiLevelType w:val="hybridMultilevel"/>
    <w:tmpl w:val="8BEEB096"/>
    <w:lvl w:ilvl="0" w:tplc="7FC0843E">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36AEA"/>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FA5DF1"/>
    <w:multiLevelType w:val="hybridMultilevel"/>
    <w:tmpl w:val="A2C04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CC0169"/>
    <w:multiLevelType w:val="hybridMultilevel"/>
    <w:tmpl w:val="1E2A87E6"/>
    <w:lvl w:ilvl="0" w:tplc="6BD41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DB0D65"/>
    <w:multiLevelType w:val="multilevel"/>
    <w:tmpl w:val="0D48F4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2512FC"/>
    <w:multiLevelType w:val="hybridMultilevel"/>
    <w:tmpl w:val="162259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31F01"/>
    <w:multiLevelType w:val="hybridMultilevel"/>
    <w:tmpl w:val="07906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3E131F"/>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10"/>
  </w:num>
  <w:num w:numId="4">
    <w:abstractNumId w:val="3"/>
  </w:num>
  <w:num w:numId="5">
    <w:abstractNumId w:val="5"/>
  </w:num>
  <w:num w:numId="6">
    <w:abstractNumId w:val="0"/>
  </w:num>
  <w:num w:numId="7">
    <w:abstractNumId w:val="9"/>
  </w:num>
  <w:num w:numId="8">
    <w:abstractNumId w:val="8"/>
  </w:num>
  <w:num w:numId="9">
    <w:abstractNumId w:val="2"/>
  </w:num>
  <w:num w:numId="10">
    <w:abstractNumId w:val="16"/>
  </w:num>
  <w:num w:numId="11">
    <w:abstractNumId w:val="11"/>
  </w:num>
  <w:num w:numId="12">
    <w:abstractNumId w:val="12"/>
  </w:num>
  <w:num w:numId="13">
    <w:abstractNumId w:val="15"/>
  </w:num>
  <w:num w:numId="14">
    <w:abstractNumId w:val="7"/>
  </w:num>
  <w:num w:numId="15">
    <w:abstractNumId w:val="14"/>
  </w:num>
  <w:num w:numId="16">
    <w:abstractNumId w:val="4"/>
  </w:num>
  <w:num w:numId="1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A70"/>
    <w:rsid w:val="0002346C"/>
    <w:rsid w:val="00087185"/>
    <w:rsid w:val="000877C8"/>
    <w:rsid w:val="0011538A"/>
    <w:rsid w:val="00144DF9"/>
    <w:rsid w:val="001E3068"/>
    <w:rsid w:val="00204984"/>
    <w:rsid w:val="00237745"/>
    <w:rsid w:val="00241CF6"/>
    <w:rsid w:val="0028078F"/>
    <w:rsid w:val="002A42D7"/>
    <w:rsid w:val="002E07E9"/>
    <w:rsid w:val="003735BF"/>
    <w:rsid w:val="003E2555"/>
    <w:rsid w:val="004661F6"/>
    <w:rsid w:val="00474063"/>
    <w:rsid w:val="004767F4"/>
    <w:rsid w:val="0048436F"/>
    <w:rsid w:val="004A4172"/>
    <w:rsid w:val="004E14FC"/>
    <w:rsid w:val="00514710"/>
    <w:rsid w:val="00521A0F"/>
    <w:rsid w:val="00650B17"/>
    <w:rsid w:val="006D2906"/>
    <w:rsid w:val="006E2BF5"/>
    <w:rsid w:val="00764E38"/>
    <w:rsid w:val="00792A0D"/>
    <w:rsid w:val="007A4455"/>
    <w:rsid w:val="007F0DA2"/>
    <w:rsid w:val="00803933"/>
    <w:rsid w:val="00811BB5"/>
    <w:rsid w:val="00834FE9"/>
    <w:rsid w:val="008751EC"/>
    <w:rsid w:val="008757C4"/>
    <w:rsid w:val="00932A38"/>
    <w:rsid w:val="00A43E45"/>
    <w:rsid w:val="00A64EC9"/>
    <w:rsid w:val="00A66365"/>
    <w:rsid w:val="00B00A70"/>
    <w:rsid w:val="00B71B5F"/>
    <w:rsid w:val="00BE2594"/>
    <w:rsid w:val="00C22CC6"/>
    <w:rsid w:val="00C26844"/>
    <w:rsid w:val="00C60E12"/>
    <w:rsid w:val="00C833F7"/>
    <w:rsid w:val="00CB39D8"/>
    <w:rsid w:val="00D33E4B"/>
    <w:rsid w:val="00D61290"/>
    <w:rsid w:val="00D77F05"/>
    <w:rsid w:val="00E20986"/>
    <w:rsid w:val="00E92E97"/>
    <w:rsid w:val="00EC3282"/>
    <w:rsid w:val="00F10331"/>
    <w:rsid w:val="00F141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73BF4"/>
  <w14:defaultImageDpi w14:val="32767"/>
  <w15:chartTrackingRefBased/>
  <w15:docId w15:val="{15C0D247-2F0A-7F43-83BD-212C437B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129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29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67F4"/>
    <w:pPr>
      <w:ind w:left="720"/>
      <w:contextualSpacing/>
    </w:pPr>
  </w:style>
  <w:style w:type="character" w:styleId="Hyperlink">
    <w:name w:val="Hyperlink"/>
    <w:basedOn w:val="DefaultParagraphFont"/>
    <w:uiPriority w:val="99"/>
    <w:unhideWhenUsed/>
    <w:rsid w:val="004767F4"/>
    <w:rPr>
      <w:color w:val="0563C1" w:themeColor="hyperlink"/>
      <w:u w:val="single"/>
    </w:rPr>
  </w:style>
  <w:style w:type="character" w:styleId="UnresolvedMention">
    <w:name w:val="Unresolved Mention"/>
    <w:basedOn w:val="DefaultParagraphFont"/>
    <w:uiPriority w:val="99"/>
    <w:rsid w:val="004767F4"/>
    <w:rPr>
      <w:color w:val="808080"/>
      <w:shd w:val="clear" w:color="auto" w:fill="E6E6E6"/>
    </w:rPr>
  </w:style>
  <w:style w:type="paragraph" w:styleId="Bibliography">
    <w:name w:val="Bibliography"/>
    <w:basedOn w:val="Normal"/>
    <w:next w:val="Normal"/>
    <w:uiPriority w:val="37"/>
    <w:unhideWhenUsed/>
    <w:rsid w:val="004767F4"/>
  </w:style>
  <w:style w:type="character" w:styleId="FollowedHyperlink">
    <w:name w:val="FollowedHyperlink"/>
    <w:basedOn w:val="DefaultParagraphFont"/>
    <w:uiPriority w:val="99"/>
    <w:semiHidden/>
    <w:unhideWhenUsed/>
    <w:rsid w:val="00932A38"/>
    <w:rPr>
      <w:color w:val="954F72" w:themeColor="followedHyperlink"/>
      <w:u w:val="single"/>
    </w:rPr>
  </w:style>
  <w:style w:type="paragraph" w:styleId="Revision">
    <w:name w:val="Revision"/>
    <w:hidden/>
    <w:uiPriority w:val="99"/>
    <w:semiHidden/>
    <w:rsid w:val="008751EC"/>
  </w:style>
  <w:style w:type="character" w:styleId="CommentReference">
    <w:name w:val="annotation reference"/>
    <w:basedOn w:val="DefaultParagraphFont"/>
    <w:uiPriority w:val="99"/>
    <w:semiHidden/>
    <w:unhideWhenUsed/>
    <w:rsid w:val="00792A0D"/>
    <w:rPr>
      <w:sz w:val="16"/>
      <w:szCs w:val="16"/>
    </w:rPr>
  </w:style>
  <w:style w:type="paragraph" w:styleId="CommentText">
    <w:name w:val="annotation text"/>
    <w:basedOn w:val="Normal"/>
    <w:link w:val="CommentTextChar"/>
    <w:uiPriority w:val="99"/>
    <w:semiHidden/>
    <w:unhideWhenUsed/>
    <w:rsid w:val="00792A0D"/>
    <w:rPr>
      <w:sz w:val="20"/>
      <w:szCs w:val="20"/>
    </w:rPr>
  </w:style>
  <w:style w:type="character" w:customStyle="1" w:styleId="CommentTextChar">
    <w:name w:val="Comment Text Char"/>
    <w:basedOn w:val="DefaultParagraphFont"/>
    <w:link w:val="CommentText"/>
    <w:uiPriority w:val="99"/>
    <w:semiHidden/>
    <w:rsid w:val="00792A0D"/>
    <w:rPr>
      <w:sz w:val="20"/>
      <w:szCs w:val="20"/>
    </w:rPr>
  </w:style>
  <w:style w:type="paragraph" w:styleId="CommentSubject">
    <w:name w:val="annotation subject"/>
    <w:basedOn w:val="CommentText"/>
    <w:next w:val="CommentText"/>
    <w:link w:val="CommentSubjectChar"/>
    <w:uiPriority w:val="99"/>
    <w:semiHidden/>
    <w:unhideWhenUsed/>
    <w:rsid w:val="00792A0D"/>
    <w:rPr>
      <w:b/>
      <w:bCs/>
    </w:rPr>
  </w:style>
  <w:style w:type="character" w:customStyle="1" w:styleId="CommentSubjectChar">
    <w:name w:val="Comment Subject Char"/>
    <w:basedOn w:val="CommentTextChar"/>
    <w:link w:val="CommentSubject"/>
    <w:uiPriority w:val="99"/>
    <w:semiHidden/>
    <w:rsid w:val="00792A0D"/>
    <w:rPr>
      <w:b/>
      <w:bCs/>
      <w:sz w:val="20"/>
      <w:szCs w:val="20"/>
    </w:rPr>
  </w:style>
  <w:style w:type="paragraph" w:styleId="BalloonText">
    <w:name w:val="Balloon Text"/>
    <w:basedOn w:val="Normal"/>
    <w:link w:val="BalloonTextChar"/>
    <w:uiPriority w:val="99"/>
    <w:semiHidden/>
    <w:unhideWhenUsed/>
    <w:rsid w:val="00792A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2A0D"/>
    <w:rPr>
      <w:rFonts w:ascii="Times New Roman" w:hAnsi="Times New Roman" w:cs="Times New Roman"/>
      <w:sz w:val="18"/>
      <w:szCs w:val="18"/>
    </w:rPr>
  </w:style>
  <w:style w:type="paragraph" w:styleId="Title">
    <w:name w:val="Title"/>
    <w:basedOn w:val="Normal"/>
    <w:next w:val="Normal"/>
    <w:link w:val="TitleChar"/>
    <w:uiPriority w:val="10"/>
    <w:qFormat/>
    <w:rsid w:val="00A43E4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3E4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6129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290"/>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D61290"/>
    <w:pPr>
      <w:spacing w:before="120"/>
      <w:ind w:left="240"/>
    </w:pPr>
    <w:rPr>
      <w:rFonts w:cstheme="minorHAnsi"/>
      <w:b/>
      <w:bCs/>
      <w:sz w:val="22"/>
      <w:szCs w:val="22"/>
    </w:rPr>
  </w:style>
  <w:style w:type="paragraph" w:styleId="TOC1">
    <w:name w:val="toc 1"/>
    <w:basedOn w:val="Normal"/>
    <w:next w:val="Normal"/>
    <w:autoRedefine/>
    <w:uiPriority w:val="39"/>
    <w:unhideWhenUsed/>
    <w:rsid w:val="00D61290"/>
    <w:pPr>
      <w:spacing w:before="120"/>
    </w:pPr>
    <w:rPr>
      <w:rFonts w:cstheme="minorHAnsi"/>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734097">
      <w:bodyDiv w:val="1"/>
      <w:marLeft w:val="0"/>
      <w:marRight w:val="0"/>
      <w:marTop w:val="0"/>
      <w:marBottom w:val="0"/>
      <w:divBdr>
        <w:top w:val="none" w:sz="0" w:space="0" w:color="auto"/>
        <w:left w:val="none" w:sz="0" w:space="0" w:color="auto"/>
        <w:bottom w:val="none" w:sz="0" w:space="0" w:color="auto"/>
        <w:right w:val="none" w:sz="0" w:space="0" w:color="auto"/>
      </w:divBdr>
    </w:div>
    <w:div w:id="968703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qgis.org/2.18/en/docs/documentation_guidelines/writing.html" TargetMode="External"/><Relationship Id="rId13" Type="http://schemas.openxmlformats.org/officeDocument/2006/relationships/hyperlink" Target="http://www2.isu.edu/departments/history/gismanual.s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qgis/QGIS-Documentation/issues?q=is%3Aopen+is%3Aissue+milestone%3A%22QGIS+3.0%22" TargetMode="External"/><Relationship Id="rId12" Type="http://schemas.microsoft.com/office/2016/09/relationships/commentsIds" Target="commentsIds.xml"/><Relationship Id="rId17" Type="http://schemas.openxmlformats.org/officeDocument/2006/relationships/hyperlink" Target="https://maps.openrouteservice.org/directions?n1=49.409445&amp;n2=8.692953&amp;n3=13&amp;b=0&amp;k1=en-US&amp;k2=km" TargetMode="External"/><Relationship Id="rId2" Type="http://schemas.openxmlformats.org/officeDocument/2006/relationships/numbering" Target="numbering.xml"/><Relationship Id="rId16" Type="http://schemas.openxmlformats.org/officeDocument/2006/relationships/hyperlink" Target="https://docs.qgis.org/2.18/en/docs/training_manua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qgis.org/en/site/forusers/visualchangelog30/index.html" TargetMode="Externa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sophia.smith.edu/gis-modules/" TargetMode="Externa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changelog.qgis.org/en/qgis/" TargetMode="External"/><Relationship Id="rId14" Type="http://schemas.openxmlformats.org/officeDocument/2006/relationships/hyperlink" Target="https://docs.qgis.org/2.18/en/docs/user_manu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51538-C991-BF48-9565-577ED560D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7</Pages>
  <Words>4954</Words>
  <Characters>28242</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8-04-02T12:26:00Z</dcterms:created>
  <dcterms:modified xsi:type="dcterms:W3CDTF">2018-05-28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6n0x5ghg"/&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